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6749918"/>
          <w:r w:rsidRPr="00C1498D">
            <w:lastRenderedPageBreak/>
            <w:t>Abstract</w:t>
          </w:r>
          <w:bookmarkEnd w:id="1"/>
          <w:bookmarkEnd w:id="2"/>
          <w:bookmarkEnd w:id="3"/>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216F82D8" w:rsidR="008172DA" w:rsidRDefault="008172DA" w:rsidP="008172DA">
          <w:r>
            <w:sym w:font="Wingdings" w:char="F0E8"/>
          </w:r>
          <w:r>
            <w:t xml:space="preserve"> Heutzutage sind noch viele Datensätze </w:t>
          </w:r>
          <w:proofErr w:type="gramStart"/>
          <w:r>
            <w:t>von  Hand</w:t>
          </w:r>
          <w:proofErr w:type="gramEnd"/>
          <w:r>
            <w:t xml:space="preserve"> zusammengestellt</w:t>
          </w:r>
        </w:p>
        <w:p w14:paraId="2C09C2D2" w14:textId="209B8772" w:rsidR="002355F0"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6749919"/>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71C3532D" w14:textId="5B054CED" w:rsidR="007423BB"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749918" w:history="1">
                <w:r w:rsidR="007423BB" w:rsidRPr="000044FE">
                  <w:rPr>
                    <w:rStyle w:val="Hyperlink"/>
                    <w:noProof/>
                  </w:rPr>
                  <w:t>Abstract</w:t>
                </w:r>
                <w:r w:rsidR="007423BB">
                  <w:rPr>
                    <w:noProof/>
                    <w:webHidden/>
                  </w:rPr>
                  <w:tab/>
                </w:r>
                <w:r w:rsidR="007423BB">
                  <w:rPr>
                    <w:noProof/>
                    <w:webHidden/>
                  </w:rPr>
                  <w:fldChar w:fldCharType="begin"/>
                </w:r>
                <w:r w:rsidR="007423BB">
                  <w:rPr>
                    <w:noProof/>
                    <w:webHidden/>
                  </w:rPr>
                  <w:instrText xml:space="preserve"> PAGEREF _Toc66749918 \h </w:instrText>
                </w:r>
                <w:r w:rsidR="007423BB">
                  <w:rPr>
                    <w:noProof/>
                    <w:webHidden/>
                  </w:rPr>
                </w:r>
                <w:r w:rsidR="007423BB">
                  <w:rPr>
                    <w:noProof/>
                    <w:webHidden/>
                  </w:rPr>
                  <w:fldChar w:fldCharType="separate"/>
                </w:r>
                <w:r w:rsidR="007423BB">
                  <w:rPr>
                    <w:noProof/>
                    <w:webHidden/>
                  </w:rPr>
                  <w:t>i</w:t>
                </w:r>
                <w:r w:rsidR="007423BB">
                  <w:rPr>
                    <w:noProof/>
                    <w:webHidden/>
                  </w:rPr>
                  <w:fldChar w:fldCharType="end"/>
                </w:r>
              </w:hyperlink>
            </w:p>
            <w:p w14:paraId="6D5AD537" w14:textId="2D48A2CD" w:rsidR="007423BB" w:rsidRDefault="007423BB">
              <w:pPr>
                <w:pStyle w:val="Verzeichnis1"/>
                <w:rPr>
                  <w:rFonts w:asciiTheme="minorHAnsi" w:eastAsiaTheme="minorEastAsia" w:hAnsiTheme="minorHAnsi"/>
                  <w:noProof/>
                  <w:lang w:eastAsia="de-DE"/>
                </w:rPr>
              </w:pPr>
              <w:hyperlink w:anchor="_Toc66749919" w:history="1">
                <w:r w:rsidRPr="000044FE">
                  <w:rPr>
                    <w:rStyle w:val="Hyperlink"/>
                    <w:bCs/>
                    <w:noProof/>
                  </w:rPr>
                  <w:t>Inhaltsverzeichnis</w:t>
                </w:r>
                <w:r>
                  <w:rPr>
                    <w:noProof/>
                    <w:webHidden/>
                  </w:rPr>
                  <w:tab/>
                </w:r>
                <w:r>
                  <w:rPr>
                    <w:noProof/>
                    <w:webHidden/>
                  </w:rPr>
                  <w:fldChar w:fldCharType="begin"/>
                </w:r>
                <w:r>
                  <w:rPr>
                    <w:noProof/>
                    <w:webHidden/>
                  </w:rPr>
                  <w:instrText xml:space="preserve"> PAGEREF _Toc66749919 \h </w:instrText>
                </w:r>
                <w:r>
                  <w:rPr>
                    <w:noProof/>
                    <w:webHidden/>
                  </w:rPr>
                </w:r>
                <w:r>
                  <w:rPr>
                    <w:noProof/>
                    <w:webHidden/>
                  </w:rPr>
                  <w:fldChar w:fldCharType="separate"/>
                </w:r>
                <w:r>
                  <w:rPr>
                    <w:noProof/>
                    <w:webHidden/>
                  </w:rPr>
                  <w:t>ii</w:t>
                </w:r>
                <w:r>
                  <w:rPr>
                    <w:noProof/>
                    <w:webHidden/>
                  </w:rPr>
                  <w:fldChar w:fldCharType="end"/>
                </w:r>
              </w:hyperlink>
            </w:p>
            <w:p w14:paraId="50B28029" w14:textId="496ED71C" w:rsidR="007423BB" w:rsidRDefault="007423BB">
              <w:pPr>
                <w:pStyle w:val="Verzeichnis1"/>
                <w:rPr>
                  <w:rFonts w:asciiTheme="minorHAnsi" w:eastAsiaTheme="minorEastAsia" w:hAnsiTheme="minorHAnsi"/>
                  <w:noProof/>
                  <w:lang w:eastAsia="de-DE"/>
                </w:rPr>
              </w:pPr>
              <w:hyperlink w:anchor="_Toc66749920" w:history="1">
                <w:r w:rsidRPr="000044FE">
                  <w:rPr>
                    <w:rStyle w:val="Hyperlink"/>
                    <w:noProof/>
                  </w:rPr>
                  <w:t>Abbildungsverzeichnis</w:t>
                </w:r>
                <w:r>
                  <w:rPr>
                    <w:noProof/>
                    <w:webHidden/>
                  </w:rPr>
                  <w:tab/>
                </w:r>
                <w:r>
                  <w:rPr>
                    <w:noProof/>
                    <w:webHidden/>
                  </w:rPr>
                  <w:fldChar w:fldCharType="begin"/>
                </w:r>
                <w:r>
                  <w:rPr>
                    <w:noProof/>
                    <w:webHidden/>
                  </w:rPr>
                  <w:instrText xml:space="preserve"> PAGEREF _Toc66749920 \h </w:instrText>
                </w:r>
                <w:r>
                  <w:rPr>
                    <w:noProof/>
                    <w:webHidden/>
                  </w:rPr>
                </w:r>
                <w:r>
                  <w:rPr>
                    <w:noProof/>
                    <w:webHidden/>
                  </w:rPr>
                  <w:fldChar w:fldCharType="separate"/>
                </w:r>
                <w:r>
                  <w:rPr>
                    <w:noProof/>
                    <w:webHidden/>
                  </w:rPr>
                  <w:t>iv</w:t>
                </w:r>
                <w:r>
                  <w:rPr>
                    <w:noProof/>
                    <w:webHidden/>
                  </w:rPr>
                  <w:fldChar w:fldCharType="end"/>
                </w:r>
              </w:hyperlink>
            </w:p>
            <w:p w14:paraId="6AEB955C" w14:textId="6122FB17" w:rsidR="007423BB" w:rsidRDefault="007423BB">
              <w:pPr>
                <w:pStyle w:val="Verzeichnis1"/>
                <w:rPr>
                  <w:rFonts w:asciiTheme="minorHAnsi" w:eastAsiaTheme="minorEastAsia" w:hAnsiTheme="minorHAnsi"/>
                  <w:noProof/>
                  <w:lang w:eastAsia="de-DE"/>
                </w:rPr>
              </w:pPr>
              <w:hyperlink w:anchor="_Toc66749921" w:history="1">
                <w:r w:rsidRPr="000044FE">
                  <w:rPr>
                    <w:rStyle w:val="Hyperlink"/>
                    <w:noProof/>
                  </w:rPr>
                  <w:t>Tabellenverzeichnis</w:t>
                </w:r>
                <w:r>
                  <w:rPr>
                    <w:noProof/>
                    <w:webHidden/>
                  </w:rPr>
                  <w:tab/>
                </w:r>
                <w:r>
                  <w:rPr>
                    <w:noProof/>
                    <w:webHidden/>
                  </w:rPr>
                  <w:fldChar w:fldCharType="begin"/>
                </w:r>
                <w:r>
                  <w:rPr>
                    <w:noProof/>
                    <w:webHidden/>
                  </w:rPr>
                  <w:instrText xml:space="preserve"> PAGEREF _Toc66749921 \h </w:instrText>
                </w:r>
                <w:r>
                  <w:rPr>
                    <w:noProof/>
                    <w:webHidden/>
                  </w:rPr>
                </w:r>
                <w:r>
                  <w:rPr>
                    <w:noProof/>
                    <w:webHidden/>
                  </w:rPr>
                  <w:fldChar w:fldCharType="separate"/>
                </w:r>
                <w:r>
                  <w:rPr>
                    <w:noProof/>
                    <w:webHidden/>
                  </w:rPr>
                  <w:t>iv</w:t>
                </w:r>
                <w:r>
                  <w:rPr>
                    <w:noProof/>
                    <w:webHidden/>
                  </w:rPr>
                  <w:fldChar w:fldCharType="end"/>
                </w:r>
              </w:hyperlink>
            </w:p>
            <w:p w14:paraId="6ACDDCE9" w14:textId="63E6B43B" w:rsidR="007423BB" w:rsidRDefault="007423BB">
              <w:pPr>
                <w:pStyle w:val="Verzeichnis1"/>
                <w:rPr>
                  <w:rFonts w:asciiTheme="minorHAnsi" w:eastAsiaTheme="minorEastAsia" w:hAnsiTheme="minorHAnsi"/>
                  <w:noProof/>
                  <w:lang w:eastAsia="de-DE"/>
                </w:rPr>
              </w:pPr>
              <w:hyperlink w:anchor="_Toc66749922" w:history="1">
                <w:r w:rsidRPr="000044FE">
                  <w:rPr>
                    <w:rStyle w:val="Hyperlink"/>
                    <w:noProof/>
                  </w:rPr>
                  <w:t>Abkürzungsverzeichnis</w:t>
                </w:r>
                <w:r>
                  <w:rPr>
                    <w:noProof/>
                    <w:webHidden/>
                  </w:rPr>
                  <w:tab/>
                </w:r>
                <w:r>
                  <w:rPr>
                    <w:noProof/>
                    <w:webHidden/>
                  </w:rPr>
                  <w:fldChar w:fldCharType="begin"/>
                </w:r>
                <w:r>
                  <w:rPr>
                    <w:noProof/>
                    <w:webHidden/>
                  </w:rPr>
                  <w:instrText xml:space="preserve"> PAGEREF _Toc66749922 \h </w:instrText>
                </w:r>
                <w:r>
                  <w:rPr>
                    <w:noProof/>
                    <w:webHidden/>
                  </w:rPr>
                </w:r>
                <w:r>
                  <w:rPr>
                    <w:noProof/>
                    <w:webHidden/>
                  </w:rPr>
                  <w:fldChar w:fldCharType="separate"/>
                </w:r>
                <w:r>
                  <w:rPr>
                    <w:noProof/>
                    <w:webHidden/>
                  </w:rPr>
                  <w:t>iv</w:t>
                </w:r>
                <w:r>
                  <w:rPr>
                    <w:noProof/>
                    <w:webHidden/>
                  </w:rPr>
                  <w:fldChar w:fldCharType="end"/>
                </w:r>
              </w:hyperlink>
            </w:p>
            <w:p w14:paraId="76A0C576" w14:textId="1E55DFF7" w:rsidR="007423BB" w:rsidRDefault="007423BB">
              <w:pPr>
                <w:pStyle w:val="Verzeichnis1"/>
                <w:rPr>
                  <w:rFonts w:asciiTheme="minorHAnsi" w:eastAsiaTheme="minorEastAsia" w:hAnsiTheme="minorHAnsi"/>
                  <w:noProof/>
                  <w:lang w:eastAsia="de-DE"/>
                </w:rPr>
              </w:pPr>
              <w:hyperlink w:anchor="_Toc66749923" w:history="1">
                <w:r w:rsidRPr="000044FE">
                  <w:rPr>
                    <w:rStyle w:val="Hyperlink"/>
                    <w:noProof/>
                  </w:rPr>
                  <w:t>1</w:t>
                </w:r>
                <w:r>
                  <w:rPr>
                    <w:rFonts w:asciiTheme="minorHAnsi" w:eastAsiaTheme="minorEastAsia" w:hAnsiTheme="minorHAnsi"/>
                    <w:noProof/>
                    <w:lang w:eastAsia="de-DE"/>
                  </w:rPr>
                  <w:tab/>
                </w:r>
                <w:r w:rsidRPr="000044FE">
                  <w:rPr>
                    <w:rStyle w:val="Hyperlink"/>
                    <w:noProof/>
                  </w:rPr>
                  <w:t>Einleitung</w:t>
                </w:r>
                <w:r>
                  <w:rPr>
                    <w:noProof/>
                    <w:webHidden/>
                  </w:rPr>
                  <w:tab/>
                </w:r>
                <w:r>
                  <w:rPr>
                    <w:noProof/>
                    <w:webHidden/>
                  </w:rPr>
                  <w:fldChar w:fldCharType="begin"/>
                </w:r>
                <w:r>
                  <w:rPr>
                    <w:noProof/>
                    <w:webHidden/>
                  </w:rPr>
                  <w:instrText xml:space="preserve"> PAGEREF _Toc66749923 \h </w:instrText>
                </w:r>
                <w:r>
                  <w:rPr>
                    <w:noProof/>
                    <w:webHidden/>
                  </w:rPr>
                </w:r>
                <w:r>
                  <w:rPr>
                    <w:noProof/>
                    <w:webHidden/>
                  </w:rPr>
                  <w:fldChar w:fldCharType="separate"/>
                </w:r>
                <w:r>
                  <w:rPr>
                    <w:noProof/>
                    <w:webHidden/>
                  </w:rPr>
                  <w:t>1</w:t>
                </w:r>
                <w:r>
                  <w:rPr>
                    <w:noProof/>
                    <w:webHidden/>
                  </w:rPr>
                  <w:fldChar w:fldCharType="end"/>
                </w:r>
              </w:hyperlink>
            </w:p>
            <w:p w14:paraId="10C43296" w14:textId="527EBB7B" w:rsidR="007423BB" w:rsidRDefault="007423BB">
              <w:pPr>
                <w:pStyle w:val="Verzeichnis2"/>
                <w:rPr>
                  <w:rFonts w:asciiTheme="minorHAnsi" w:eastAsiaTheme="minorEastAsia" w:hAnsiTheme="minorHAnsi"/>
                  <w:noProof/>
                  <w:lang w:eastAsia="de-DE"/>
                </w:rPr>
              </w:pPr>
              <w:hyperlink w:anchor="_Toc66749924" w:history="1">
                <w:r w:rsidRPr="000044FE">
                  <w:rPr>
                    <w:rStyle w:val="Hyperlink"/>
                    <w:noProof/>
                  </w:rPr>
                  <w:t>1.1</w:t>
                </w:r>
                <w:r>
                  <w:rPr>
                    <w:rFonts w:asciiTheme="minorHAnsi" w:eastAsiaTheme="minorEastAsia" w:hAnsiTheme="minorHAnsi"/>
                    <w:noProof/>
                    <w:lang w:eastAsia="de-DE"/>
                  </w:rPr>
                  <w:tab/>
                </w:r>
                <w:r w:rsidRPr="000044FE">
                  <w:rPr>
                    <w:rStyle w:val="Hyperlink"/>
                    <w:noProof/>
                  </w:rPr>
                  <w:t>Begriffe aus dem Feld der KI</w:t>
                </w:r>
                <w:r>
                  <w:rPr>
                    <w:noProof/>
                    <w:webHidden/>
                  </w:rPr>
                  <w:tab/>
                </w:r>
                <w:r>
                  <w:rPr>
                    <w:noProof/>
                    <w:webHidden/>
                  </w:rPr>
                  <w:fldChar w:fldCharType="begin"/>
                </w:r>
                <w:r>
                  <w:rPr>
                    <w:noProof/>
                    <w:webHidden/>
                  </w:rPr>
                  <w:instrText xml:space="preserve"> PAGEREF _Toc66749924 \h </w:instrText>
                </w:r>
                <w:r>
                  <w:rPr>
                    <w:noProof/>
                    <w:webHidden/>
                  </w:rPr>
                </w:r>
                <w:r>
                  <w:rPr>
                    <w:noProof/>
                    <w:webHidden/>
                  </w:rPr>
                  <w:fldChar w:fldCharType="separate"/>
                </w:r>
                <w:r>
                  <w:rPr>
                    <w:noProof/>
                    <w:webHidden/>
                  </w:rPr>
                  <w:t>1</w:t>
                </w:r>
                <w:r>
                  <w:rPr>
                    <w:noProof/>
                    <w:webHidden/>
                  </w:rPr>
                  <w:fldChar w:fldCharType="end"/>
                </w:r>
              </w:hyperlink>
            </w:p>
            <w:p w14:paraId="51D55B90" w14:textId="0A1CBE34"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25" w:history="1">
                <w:r w:rsidRPr="000044FE">
                  <w:rPr>
                    <w:rStyle w:val="Hyperlink"/>
                    <w:noProof/>
                  </w:rPr>
                  <w:t>1.1.1</w:t>
                </w:r>
                <w:r>
                  <w:rPr>
                    <w:rFonts w:asciiTheme="minorHAnsi" w:eastAsiaTheme="minorEastAsia" w:hAnsiTheme="minorHAnsi"/>
                    <w:noProof/>
                    <w:lang w:eastAsia="de-DE"/>
                  </w:rPr>
                  <w:tab/>
                </w:r>
                <w:r w:rsidRPr="000044FE">
                  <w:rPr>
                    <w:rStyle w:val="Hyperlink"/>
                    <w:noProof/>
                  </w:rPr>
                  <w:t>KI</w:t>
                </w:r>
                <w:r>
                  <w:rPr>
                    <w:noProof/>
                    <w:webHidden/>
                  </w:rPr>
                  <w:tab/>
                </w:r>
                <w:r>
                  <w:rPr>
                    <w:noProof/>
                    <w:webHidden/>
                  </w:rPr>
                  <w:fldChar w:fldCharType="begin"/>
                </w:r>
                <w:r>
                  <w:rPr>
                    <w:noProof/>
                    <w:webHidden/>
                  </w:rPr>
                  <w:instrText xml:space="preserve"> PAGEREF _Toc66749925 \h </w:instrText>
                </w:r>
                <w:r>
                  <w:rPr>
                    <w:noProof/>
                    <w:webHidden/>
                  </w:rPr>
                </w:r>
                <w:r>
                  <w:rPr>
                    <w:noProof/>
                    <w:webHidden/>
                  </w:rPr>
                  <w:fldChar w:fldCharType="separate"/>
                </w:r>
                <w:r>
                  <w:rPr>
                    <w:noProof/>
                    <w:webHidden/>
                  </w:rPr>
                  <w:t>1</w:t>
                </w:r>
                <w:r>
                  <w:rPr>
                    <w:noProof/>
                    <w:webHidden/>
                  </w:rPr>
                  <w:fldChar w:fldCharType="end"/>
                </w:r>
              </w:hyperlink>
            </w:p>
            <w:p w14:paraId="01269090" w14:textId="30E47E78"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26" w:history="1">
                <w:r w:rsidRPr="000044FE">
                  <w:rPr>
                    <w:rStyle w:val="Hyperlink"/>
                    <w:noProof/>
                  </w:rPr>
                  <w:t>1.1.2</w:t>
                </w:r>
                <w:r>
                  <w:rPr>
                    <w:rFonts w:asciiTheme="minorHAnsi" w:eastAsiaTheme="minorEastAsia" w:hAnsiTheme="minorHAnsi"/>
                    <w:noProof/>
                    <w:lang w:eastAsia="de-DE"/>
                  </w:rPr>
                  <w:tab/>
                </w:r>
                <w:r w:rsidRPr="000044FE">
                  <w:rPr>
                    <w:rStyle w:val="Hyperlink"/>
                    <w:noProof/>
                    <w:shd w:val="clear" w:color="auto" w:fill="FFFFFF"/>
                  </w:rPr>
                  <w:t>maschinelles Lernen</w:t>
                </w:r>
                <w:r>
                  <w:rPr>
                    <w:noProof/>
                    <w:webHidden/>
                  </w:rPr>
                  <w:tab/>
                </w:r>
                <w:r>
                  <w:rPr>
                    <w:noProof/>
                    <w:webHidden/>
                  </w:rPr>
                  <w:fldChar w:fldCharType="begin"/>
                </w:r>
                <w:r>
                  <w:rPr>
                    <w:noProof/>
                    <w:webHidden/>
                  </w:rPr>
                  <w:instrText xml:space="preserve"> PAGEREF _Toc66749926 \h </w:instrText>
                </w:r>
                <w:r>
                  <w:rPr>
                    <w:noProof/>
                    <w:webHidden/>
                  </w:rPr>
                </w:r>
                <w:r>
                  <w:rPr>
                    <w:noProof/>
                    <w:webHidden/>
                  </w:rPr>
                  <w:fldChar w:fldCharType="separate"/>
                </w:r>
                <w:r>
                  <w:rPr>
                    <w:noProof/>
                    <w:webHidden/>
                  </w:rPr>
                  <w:t>2</w:t>
                </w:r>
                <w:r>
                  <w:rPr>
                    <w:noProof/>
                    <w:webHidden/>
                  </w:rPr>
                  <w:fldChar w:fldCharType="end"/>
                </w:r>
              </w:hyperlink>
            </w:p>
            <w:p w14:paraId="3F849158" w14:textId="015708B6" w:rsidR="007423BB" w:rsidRDefault="007423BB">
              <w:pPr>
                <w:pStyle w:val="Verzeichnis2"/>
                <w:rPr>
                  <w:rFonts w:asciiTheme="minorHAnsi" w:eastAsiaTheme="minorEastAsia" w:hAnsiTheme="minorHAnsi"/>
                  <w:noProof/>
                  <w:lang w:eastAsia="de-DE"/>
                </w:rPr>
              </w:pPr>
              <w:hyperlink w:anchor="_Toc66749927" w:history="1">
                <w:r w:rsidRPr="000044FE">
                  <w:rPr>
                    <w:rStyle w:val="Hyperlink"/>
                    <w:noProof/>
                  </w:rPr>
                  <w:t>1.2</w:t>
                </w:r>
                <w:r>
                  <w:rPr>
                    <w:rFonts w:asciiTheme="minorHAnsi" w:eastAsiaTheme="minorEastAsia" w:hAnsiTheme="minorHAnsi"/>
                    <w:noProof/>
                    <w:lang w:eastAsia="de-DE"/>
                  </w:rPr>
                  <w:tab/>
                </w:r>
                <w:r w:rsidRPr="000044FE">
                  <w:rPr>
                    <w:rStyle w:val="Hyperlink"/>
                    <w:noProof/>
                  </w:rPr>
                  <w:t>Wirkstoffsuche im Zeitalter von Big Data</w:t>
                </w:r>
                <w:r>
                  <w:rPr>
                    <w:noProof/>
                    <w:webHidden/>
                  </w:rPr>
                  <w:tab/>
                </w:r>
                <w:r>
                  <w:rPr>
                    <w:noProof/>
                    <w:webHidden/>
                  </w:rPr>
                  <w:fldChar w:fldCharType="begin"/>
                </w:r>
                <w:r>
                  <w:rPr>
                    <w:noProof/>
                    <w:webHidden/>
                  </w:rPr>
                  <w:instrText xml:space="preserve"> PAGEREF _Toc66749927 \h </w:instrText>
                </w:r>
                <w:r>
                  <w:rPr>
                    <w:noProof/>
                    <w:webHidden/>
                  </w:rPr>
                </w:r>
                <w:r>
                  <w:rPr>
                    <w:noProof/>
                    <w:webHidden/>
                  </w:rPr>
                  <w:fldChar w:fldCharType="separate"/>
                </w:r>
                <w:r>
                  <w:rPr>
                    <w:noProof/>
                    <w:webHidden/>
                  </w:rPr>
                  <w:t>11</w:t>
                </w:r>
                <w:r>
                  <w:rPr>
                    <w:noProof/>
                    <w:webHidden/>
                  </w:rPr>
                  <w:fldChar w:fldCharType="end"/>
                </w:r>
              </w:hyperlink>
            </w:p>
            <w:p w14:paraId="5BC8BD2D" w14:textId="21629489"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28" w:history="1">
                <w:r w:rsidRPr="000044FE">
                  <w:rPr>
                    <w:rStyle w:val="Hyperlink"/>
                    <w:noProof/>
                  </w:rPr>
                  <w:t>1.2.1</w:t>
                </w:r>
                <w:r>
                  <w:rPr>
                    <w:rFonts w:asciiTheme="minorHAnsi" w:eastAsiaTheme="minorEastAsia" w:hAnsiTheme="minorHAnsi"/>
                    <w:noProof/>
                    <w:lang w:eastAsia="de-DE"/>
                  </w:rPr>
                  <w:tab/>
                </w:r>
                <w:r w:rsidRPr="000044FE">
                  <w:rPr>
                    <w:rStyle w:val="Hyperlink"/>
                    <w:noProof/>
                  </w:rPr>
                  <w:t>klassischer Weg</w:t>
                </w:r>
                <w:r>
                  <w:rPr>
                    <w:noProof/>
                    <w:webHidden/>
                  </w:rPr>
                  <w:tab/>
                </w:r>
                <w:r>
                  <w:rPr>
                    <w:noProof/>
                    <w:webHidden/>
                  </w:rPr>
                  <w:fldChar w:fldCharType="begin"/>
                </w:r>
                <w:r>
                  <w:rPr>
                    <w:noProof/>
                    <w:webHidden/>
                  </w:rPr>
                  <w:instrText xml:space="preserve"> PAGEREF _Toc66749928 \h </w:instrText>
                </w:r>
                <w:r>
                  <w:rPr>
                    <w:noProof/>
                    <w:webHidden/>
                  </w:rPr>
                </w:r>
                <w:r>
                  <w:rPr>
                    <w:noProof/>
                    <w:webHidden/>
                  </w:rPr>
                  <w:fldChar w:fldCharType="separate"/>
                </w:r>
                <w:r>
                  <w:rPr>
                    <w:noProof/>
                    <w:webHidden/>
                  </w:rPr>
                  <w:t>11</w:t>
                </w:r>
                <w:r>
                  <w:rPr>
                    <w:noProof/>
                    <w:webHidden/>
                  </w:rPr>
                  <w:fldChar w:fldCharType="end"/>
                </w:r>
              </w:hyperlink>
            </w:p>
            <w:p w14:paraId="3F0E5558" w14:textId="2D7757E6"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29" w:history="1">
                <w:r w:rsidRPr="000044FE">
                  <w:rPr>
                    <w:rStyle w:val="Hyperlink"/>
                    <w:noProof/>
                  </w:rPr>
                  <w:t>1.2.2</w:t>
                </w:r>
                <w:r>
                  <w:rPr>
                    <w:rFonts w:asciiTheme="minorHAnsi" w:eastAsiaTheme="minorEastAsia" w:hAnsiTheme="minorHAnsi"/>
                    <w:noProof/>
                    <w:lang w:eastAsia="de-DE"/>
                  </w:rPr>
                  <w:tab/>
                </w:r>
                <w:r w:rsidRPr="000044FE">
                  <w:rPr>
                    <w:rStyle w:val="Hyperlink"/>
                    <w:noProof/>
                  </w:rPr>
                  <w:t>virtuelles Screening</w:t>
                </w:r>
                <w:r>
                  <w:rPr>
                    <w:noProof/>
                    <w:webHidden/>
                  </w:rPr>
                  <w:tab/>
                </w:r>
                <w:r>
                  <w:rPr>
                    <w:noProof/>
                    <w:webHidden/>
                  </w:rPr>
                  <w:fldChar w:fldCharType="begin"/>
                </w:r>
                <w:r>
                  <w:rPr>
                    <w:noProof/>
                    <w:webHidden/>
                  </w:rPr>
                  <w:instrText xml:space="preserve"> PAGEREF _Toc66749929 \h </w:instrText>
                </w:r>
                <w:r>
                  <w:rPr>
                    <w:noProof/>
                    <w:webHidden/>
                  </w:rPr>
                </w:r>
                <w:r>
                  <w:rPr>
                    <w:noProof/>
                    <w:webHidden/>
                  </w:rPr>
                  <w:fldChar w:fldCharType="separate"/>
                </w:r>
                <w:r>
                  <w:rPr>
                    <w:noProof/>
                    <w:webHidden/>
                  </w:rPr>
                  <w:t>11</w:t>
                </w:r>
                <w:r>
                  <w:rPr>
                    <w:noProof/>
                    <w:webHidden/>
                  </w:rPr>
                  <w:fldChar w:fldCharType="end"/>
                </w:r>
              </w:hyperlink>
            </w:p>
            <w:p w14:paraId="23ECDD53" w14:textId="562C966C" w:rsidR="007423BB" w:rsidRDefault="007423BB">
              <w:pPr>
                <w:pStyle w:val="Verzeichnis2"/>
                <w:rPr>
                  <w:rFonts w:asciiTheme="minorHAnsi" w:eastAsiaTheme="minorEastAsia" w:hAnsiTheme="minorHAnsi"/>
                  <w:noProof/>
                  <w:lang w:eastAsia="de-DE"/>
                </w:rPr>
              </w:pPr>
              <w:hyperlink w:anchor="_Toc66749930" w:history="1">
                <w:r w:rsidRPr="000044FE">
                  <w:rPr>
                    <w:rStyle w:val="Hyperlink"/>
                    <w:noProof/>
                  </w:rPr>
                  <w:t>1.3</w:t>
                </w:r>
                <w:r>
                  <w:rPr>
                    <w:rFonts w:asciiTheme="minorHAnsi" w:eastAsiaTheme="minorEastAsia" w:hAnsiTheme="minorHAnsi"/>
                    <w:noProof/>
                    <w:lang w:eastAsia="de-DE"/>
                  </w:rPr>
                  <w:tab/>
                </w:r>
                <w:r w:rsidRPr="000044FE">
                  <w:rPr>
                    <w:rStyle w:val="Hyperlink"/>
                    <w:noProof/>
                  </w:rPr>
                  <w:t>CPI Text Mining</w:t>
                </w:r>
                <w:r>
                  <w:rPr>
                    <w:noProof/>
                    <w:webHidden/>
                  </w:rPr>
                  <w:tab/>
                </w:r>
                <w:r>
                  <w:rPr>
                    <w:noProof/>
                    <w:webHidden/>
                  </w:rPr>
                  <w:fldChar w:fldCharType="begin"/>
                </w:r>
                <w:r>
                  <w:rPr>
                    <w:noProof/>
                    <w:webHidden/>
                  </w:rPr>
                  <w:instrText xml:space="preserve"> PAGEREF _Toc66749930 \h </w:instrText>
                </w:r>
                <w:r>
                  <w:rPr>
                    <w:noProof/>
                    <w:webHidden/>
                  </w:rPr>
                </w:r>
                <w:r>
                  <w:rPr>
                    <w:noProof/>
                    <w:webHidden/>
                  </w:rPr>
                  <w:fldChar w:fldCharType="separate"/>
                </w:r>
                <w:r>
                  <w:rPr>
                    <w:noProof/>
                    <w:webHidden/>
                  </w:rPr>
                  <w:t>12</w:t>
                </w:r>
                <w:r>
                  <w:rPr>
                    <w:noProof/>
                    <w:webHidden/>
                  </w:rPr>
                  <w:fldChar w:fldCharType="end"/>
                </w:r>
              </w:hyperlink>
            </w:p>
            <w:p w14:paraId="50F37026" w14:textId="1E55091C"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31" w:history="1">
                <w:r w:rsidRPr="000044FE">
                  <w:rPr>
                    <w:rStyle w:val="Hyperlink"/>
                    <w:noProof/>
                  </w:rPr>
                  <w:t>1.3.1</w:t>
                </w:r>
                <w:r>
                  <w:rPr>
                    <w:rFonts w:asciiTheme="minorHAnsi" w:eastAsiaTheme="minorEastAsia" w:hAnsiTheme="minorHAnsi"/>
                    <w:noProof/>
                    <w:lang w:eastAsia="de-DE"/>
                  </w:rPr>
                  <w:tab/>
                </w:r>
                <w:r w:rsidRPr="000044FE">
                  <w:rPr>
                    <w:rStyle w:val="Hyperlink"/>
                    <w:noProof/>
                  </w:rPr>
                  <w:t>Historie von RE Text Mining mit Blick auf CPI Text Mining</w:t>
                </w:r>
                <w:r>
                  <w:rPr>
                    <w:noProof/>
                    <w:webHidden/>
                  </w:rPr>
                  <w:tab/>
                </w:r>
                <w:r>
                  <w:rPr>
                    <w:noProof/>
                    <w:webHidden/>
                  </w:rPr>
                  <w:fldChar w:fldCharType="begin"/>
                </w:r>
                <w:r>
                  <w:rPr>
                    <w:noProof/>
                    <w:webHidden/>
                  </w:rPr>
                  <w:instrText xml:space="preserve"> PAGEREF _Toc66749931 \h </w:instrText>
                </w:r>
                <w:r>
                  <w:rPr>
                    <w:noProof/>
                    <w:webHidden/>
                  </w:rPr>
                </w:r>
                <w:r>
                  <w:rPr>
                    <w:noProof/>
                    <w:webHidden/>
                  </w:rPr>
                  <w:fldChar w:fldCharType="separate"/>
                </w:r>
                <w:r>
                  <w:rPr>
                    <w:noProof/>
                    <w:webHidden/>
                  </w:rPr>
                  <w:t>13</w:t>
                </w:r>
                <w:r>
                  <w:rPr>
                    <w:noProof/>
                    <w:webHidden/>
                  </w:rPr>
                  <w:fldChar w:fldCharType="end"/>
                </w:r>
              </w:hyperlink>
            </w:p>
            <w:p w14:paraId="26224815" w14:textId="20B91398" w:rsidR="007423BB" w:rsidRDefault="007423BB">
              <w:pPr>
                <w:pStyle w:val="Verzeichnis1"/>
                <w:rPr>
                  <w:rFonts w:asciiTheme="minorHAnsi" w:eastAsiaTheme="minorEastAsia" w:hAnsiTheme="minorHAnsi"/>
                  <w:noProof/>
                  <w:lang w:eastAsia="de-DE"/>
                </w:rPr>
              </w:pPr>
              <w:hyperlink w:anchor="_Toc66749932" w:history="1">
                <w:r w:rsidRPr="000044FE">
                  <w:rPr>
                    <w:rStyle w:val="Hyperlink"/>
                    <w:noProof/>
                  </w:rPr>
                  <w:t>2</w:t>
                </w:r>
                <w:r>
                  <w:rPr>
                    <w:rFonts w:asciiTheme="minorHAnsi" w:eastAsiaTheme="minorEastAsia" w:hAnsiTheme="minorHAnsi"/>
                    <w:noProof/>
                    <w:lang w:eastAsia="de-DE"/>
                  </w:rPr>
                  <w:tab/>
                </w:r>
                <w:r w:rsidRPr="000044FE">
                  <w:rPr>
                    <w:rStyle w:val="Hyperlink"/>
                    <w:noProof/>
                  </w:rPr>
                  <w:t>Zielsetzung der Arbeit</w:t>
                </w:r>
                <w:r>
                  <w:rPr>
                    <w:noProof/>
                    <w:webHidden/>
                  </w:rPr>
                  <w:tab/>
                </w:r>
                <w:r>
                  <w:rPr>
                    <w:noProof/>
                    <w:webHidden/>
                  </w:rPr>
                  <w:fldChar w:fldCharType="begin"/>
                </w:r>
                <w:r>
                  <w:rPr>
                    <w:noProof/>
                    <w:webHidden/>
                  </w:rPr>
                  <w:instrText xml:space="preserve"> PAGEREF _Toc66749932 \h </w:instrText>
                </w:r>
                <w:r>
                  <w:rPr>
                    <w:noProof/>
                    <w:webHidden/>
                  </w:rPr>
                </w:r>
                <w:r>
                  <w:rPr>
                    <w:noProof/>
                    <w:webHidden/>
                  </w:rPr>
                  <w:fldChar w:fldCharType="separate"/>
                </w:r>
                <w:r>
                  <w:rPr>
                    <w:noProof/>
                    <w:webHidden/>
                  </w:rPr>
                  <w:t>17</w:t>
                </w:r>
                <w:r>
                  <w:rPr>
                    <w:noProof/>
                    <w:webHidden/>
                  </w:rPr>
                  <w:fldChar w:fldCharType="end"/>
                </w:r>
              </w:hyperlink>
            </w:p>
            <w:p w14:paraId="0C342526" w14:textId="42774B00" w:rsidR="007423BB" w:rsidRDefault="007423BB">
              <w:pPr>
                <w:pStyle w:val="Verzeichnis1"/>
                <w:rPr>
                  <w:rFonts w:asciiTheme="minorHAnsi" w:eastAsiaTheme="minorEastAsia" w:hAnsiTheme="minorHAnsi"/>
                  <w:noProof/>
                  <w:lang w:eastAsia="de-DE"/>
                </w:rPr>
              </w:pPr>
              <w:hyperlink w:anchor="_Toc66749933" w:history="1">
                <w:r w:rsidRPr="000044FE">
                  <w:rPr>
                    <w:rStyle w:val="Hyperlink"/>
                    <w:noProof/>
                  </w:rPr>
                  <w:t>3</w:t>
                </w:r>
                <w:r>
                  <w:rPr>
                    <w:rFonts w:asciiTheme="minorHAnsi" w:eastAsiaTheme="minorEastAsia" w:hAnsiTheme="minorHAnsi"/>
                    <w:noProof/>
                    <w:lang w:eastAsia="de-DE"/>
                  </w:rPr>
                  <w:tab/>
                </w:r>
                <w:r w:rsidRPr="000044FE">
                  <w:rPr>
                    <w:rStyle w:val="Hyperlink"/>
                    <w:noProof/>
                  </w:rPr>
                  <w:t>Material und Methoden</w:t>
                </w:r>
                <w:r>
                  <w:rPr>
                    <w:noProof/>
                    <w:webHidden/>
                  </w:rPr>
                  <w:tab/>
                </w:r>
                <w:r>
                  <w:rPr>
                    <w:noProof/>
                    <w:webHidden/>
                  </w:rPr>
                  <w:fldChar w:fldCharType="begin"/>
                </w:r>
                <w:r>
                  <w:rPr>
                    <w:noProof/>
                    <w:webHidden/>
                  </w:rPr>
                  <w:instrText xml:space="preserve"> PAGEREF _Toc66749933 \h </w:instrText>
                </w:r>
                <w:r>
                  <w:rPr>
                    <w:noProof/>
                    <w:webHidden/>
                  </w:rPr>
                </w:r>
                <w:r>
                  <w:rPr>
                    <w:noProof/>
                    <w:webHidden/>
                  </w:rPr>
                  <w:fldChar w:fldCharType="separate"/>
                </w:r>
                <w:r>
                  <w:rPr>
                    <w:noProof/>
                    <w:webHidden/>
                  </w:rPr>
                  <w:t>18</w:t>
                </w:r>
                <w:r>
                  <w:rPr>
                    <w:noProof/>
                    <w:webHidden/>
                  </w:rPr>
                  <w:fldChar w:fldCharType="end"/>
                </w:r>
              </w:hyperlink>
            </w:p>
            <w:p w14:paraId="4781DC46" w14:textId="77AFD5D3" w:rsidR="007423BB" w:rsidRDefault="007423BB">
              <w:pPr>
                <w:pStyle w:val="Verzeichnis2"/>
                <w:rPr>
                  <w:rFonts w:asciiTheme="minorHAnsi" w:eastAsiaTheme="minorEastAsia" w:hAnsiTheme="minorHAnsi"/>
                  <w:noProof/>
                  <w:lang w:eastAsia="de-DE"/>
                </w:rPr>
              </w:pPr>
              <w:hyperlink w:anchor="_Toc66749934" w:history="1">
                <w:r w:rsidRPr="000044FE">
                  <w:rPr>
                    <w:rStyle w:val="Hyperlink"/>
                    <w:noProof/>
                  </w:rPr>
                  <w:t>3.1</w:t>
                </w:r>
                <w:r>
                  <w:rPr>
                    <w:rFonts w:asciiTheme="minorHAnsi" w:eastAsiaTheme="minorEastAsia" w:hAnsiTheme="minorHAnsi"/>
                    <w:noProof/>
                    <w:lang w:eastAsia="de-DE"/>
                  </w:rPr>
                  <w:tab/>
                </w:r>
                <w:r w:rsidRPr="000044FE">
                  <w:rPr>
                    <w:rStyle w:val="Hyperlink"/>
                    <w:noProof/>
                  </w:rPr>
                  <w:t>Grundlagen</w:t>
                </w:r>
                <w:r>
                  <w:rPr>
                    <w:noProof/>
                    <w:webHidden/>
                  </w:rPr>
                  <w:tab/>
                </w:r>
                <w:r>
                  <w:rPr>
                    <w:noProof/>
                    <w:webHidden/>
                  </w:rPr>
                  <w:fldChar w:fldCharType="begin"/>
                </w:r>
                <w:r>
                  <w:rPr>
                    <w:noProof/>
                    <w:webHidden/>
                  </w:rPr>
                  <w:instrText xml:space="preserve"> PAGEREF _Toc66749934 \h </w:instrText>
                </w:r>
                <w:r>
                  <w:rPr>
                    <w:noProof/>
                    <w:webHidden/>
                  </w:rPr>
                </w:r>
                <w:r>
                  <w:rPr>
                    <w:noProof/>
                    <w:webHidden/>
                  </w:rPr>
                  <w:fldChar w:fldCharType="separate"/>
                </w:r>
                <w:r>
                  <w:rPr>
                    <w:noProof/>
                    <w:webHidden/>
                  </w:rPr>
                  <w:t>18</w:t>
                </w:r>
                <w:r>
                  <w:rPr>
                    <w:noProof/>
                    <w:webHidden/>
                  </w:rPr>
                  <w:fldChar w:fldCharType="end"/>
                </w:r>
              </w:hyperlink>
            </w:p>
            <w:p w14:paraId="5BEC4F7B" w14:textId="6D93BEFC"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35" w:history="1">
                <w:r w:rsidRPr="000044FE">
                  <w:rPr>
                    <w:rStyle w:val="Hyperlink"/>
                    <w:noProof/>
                  </w:rPr>
                  <w:t>3.1.1</w:t>
                </w:r>
                <w:r>
                  <w:rPr>
                    <w:rFonts w:asciiTheme="minorHAnsi" w:eastAsiaTheme="minorEastAsia" w:hAnsiTheme="minorHAnsi"/>
                    <w:noProof/>
                    <w:lang w:eastAsia="de-DE"/>
                  </w:rPr>
                  <w:tab/>
                </w:r>
                <w:r w:rsidRPr="000044FE">
                  <w:rPr>
                    <w:rStyle w:val="Hyperlink"/>
                    <w:noProof/>
                  </w:rPr>
                  <w:t>Systemeigenschaften</w:t>
                </w:r>
                <w:r>
                  <w:rPr>
                    <w:noProof/>
                    <w:webHidden/>
                  </w:rPr>
                  <w:tab/>
                </w:r>
                <w:r>
                  <w:rPr>
                    <w:noProof/>
                    <w:webHidden/>
                  </w:rPr>
                  <w:fldChar w:fldCharType="begin"/>
                </w:r>
                <w:r>
                  <w:rPr>
                    <w:noProof/>
                    <w:webHidden/>
                  </w:rPr>
                  <w:instrText xml:space="preserve"> PAGEREF _Toc66749935 \h </w:instrText>
                </w:r>
                <w:r>
                  <w:rPr>
                    <w:noProof/>
                    <w:webHidden/>
                  </w:rPr>
                </w:r>
                <w:r>
                  <w:rPr>
                    <w:noProof/>
                    <w:webHidden/>
                  </w:rPr>
                  <w:fldChar w:fldCharType="separate"/>
                </w:r>
                <w:r>
                  <w:rPr>
                    <w:noProof/>
                    <w:webHidden/>
                  </w:rPr>
                  <w:t>18</w:t>
                </w:r>
                <w:r>
                  <w:rPr>
                    <w:noProof/>
                    <w:webHidden/>
                  </w:rPr>
                  <w:fldChar w:fldCharType="end"/>
                </w:r>
              </w:hyperlink>
            </w:p>
            <w:p w14:paraId="13B20AA9" w14:textId="2B74DE41"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36" w:history="1">
                <w:r w:rsidRPr="000044FE">
                  <w:rPr>
                    <w:rStyle w:val="Hyperlink"/>
                    <w:noProof/>
                  </w:rPr>
                  <w:t>3.1.2</w:t>
                </w:r>
                <w:r>
                  <w:rPr>
                    <w:rFonts w:asciiTheme="minorHAnsi" w:eastAsiaTheme="minorEastAsia" w:hAnsiTheme="minorHAnsi"/>
                    <w:noProof/>
                    <w:lang w:eastAsia="de-DE"/>
                  </w:rPr>
                  <w:tab/>
                </w:r>
                <w:r w:rsidRPr="000044FE">
                  <w:rPr>
                    <w:rStyle w:val="Hyperlink"/>
                    <w:noProof/>
                  </w:rPr>
                  <w:t>Verwendete Software</w:t>
                </w:r>
                <w:r>
                  <w:rPr>
                    <w:noProof/>
                    <w:webHidden/>
                  </w:rPr>
                  <w:tab/>
                </w:r>
                <w:r>
                  <w:rPr>
                    <w:noProof/>
                    <w:webHidden/>
                  </w:rPr>
                  <w:fldChar w:fldCharType="begin"/>
                </w:r>
                <w:r>
                  <w:rPr>
                    <w:noProof/>
                    <w:webHidden/>
                  </w:rPr>
                  <w:instrText xml:space="preserve"> PAGEREF _Toc66749936 \h </w:instrText>
                </w:r>
                <w:r>
                  <w:rPr>
                    <w:noProof/>
                    <w:webHidden/>
                  </w:rPr>
                </w:r>
                <w:r>
                  <w:rPr>
                    <w:noProof/>
                    <w:webHidden/>
                  </w:rPr>
                  <w:fldChar w:fldCharType="separate"/>
                </w:r>
                <w:r>
                  <w:rPr>
                    <w:noProof/>
                    <w:webHidden/>
                  </w:rPr>
                  <w:t>18</w:t>
                </w:r>
                <w:r>
                  <w:rPr>
                    <w:noProof/>
                    <w:webHidden/>
                  </w:rPr>
                  <w:fldChar w:fldCharType="end"/>
                </w:r>
              </w:hyperlink>
            </w:p>
            <w:p w14:paraId="304FBB3B" w14:textId="5C4009BC"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37" w:history="1">
                <w:r w:rsidRPr="000044FE">
                  <w:rPr>
                    <w:rStyle w:val="Hyperlink"/>
                    <w:noProof/>
                  </w:rPr>
                  <w:t>3.1.3</w:t>
                </w:r>
                <w:r>
                  <w:rPr>
                    <w:rFonts w:asciiTheme="minorHAnsi" w:eastAsiaTheme="minorEastAsia" w:hAnsiTheme="minorHAnsi"/>
                    <w:noProof/>
                    <w:lang w:eastAsia="de-DE"/>
                  </w:rPr>
                  <w:tab/>
                </w:r>
                <w:r w:rsidRPr="000044FE">
                  <w:rPr>
                    <w:rStyle w:val="Hyperlink"/>
                    <w:noProof/>
                  </w:rPr>
                  <w:t>Verwendeter Datensatz</w:t>
                </w:r>
                <w:r>
                  <w:rPr>
                    <w:noProof/>
                    <w:webHidden/>
                  </w:rPr>
                  <w:tab/>
                </w:r>
                <w:r>
                  <w:rPr>
                    <w:noProof/>
                    <w:webHidden/>
                  </w:rPr>
                  <w:fldChar w:fldCharType="begin"/>
                </w:r>
                <w:r>
                  <w:rPr>
                    <w:noProof/>
                    <w:webHidden/>
                  </w:rPr>
                  <w:instrText xml:space="preserve"> PAGEREF _Toc66749937 \h </w:instrText>
                </w:r>
                <w:r>
                  <w:rPr>
                    <w:noProof/>
                    <w:webHidden/>
                  </w:rPr>
                </w:r>
                <w:r>
                  <w:rPr>
                    <w:noProof/>
                    <w:webHidden/>
                  </w:rPr>
                  <w:fldChar w:fldCharType="separate"/>
                </w:r>
                <w:r>
                  <w:rPr>
                    <w:noProof/>
                    <w:webHidden/>
                  </w:rPr>
                  <w:t>19</w:t>
                </w:r>
                <w:r>
                  <w:rPr>
                    <w:noProof/>
                    <w:webHidden/>
                  </w:rPr>
                  <w:fldChar w:fldCharType="end"/>
                </w:r>
              </w:hyperlink>
            </w:p>
            <w:p w14:paraId="7DCE84FF" w14:textId="78A37BB1"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38" w:history="1">
                <w:r w:rsidRPr="000044FE">
                  <w:rPr>
                    <w:rStyle w:val="Hyperlink"/>
                    <w:noProof/>
                  </w:rPr>
                  <w:t>3.1.4</w:t>
                </w:r>
                <w:r>
                  <w:rPr>
                    <w:rFonts w:asciiTheme="minorHAnsi" w:eastAsiaTheme="minorEastAsia" w:hAnsiTheme="minorHAnsi"/>
                    <w:noProof/>
                    <w:lang w:eastAsia="de-DE"/>
                  </w:rPr>
                  <w:tab/>
                </w:r>
                <w:r w:rsidRPr="000044FE">
                  <w:rPr>
                    <w:rStyle w:val="Hyperlink"/>
                    <w:noProof/>
                  </w:rPr>
                  <w:t>Parameter zur Bewertung von Modellen</w:t>
                </w:r>
                <w:r>
                  <w:rPr>
                    <w:noProof/>
                    <w:webHidden/>
                  </w:rPr>
                  <w:tab/>
                </w:r>
                <w:r>
                  <w:rPr>
                    <w:noProof/>
                    <w:webHidden/>
                  </w:rPr>
                  <w:fldChar w:fldCharType="begin"/>
                </w:r>
                <w:r>
                  <w:rPr>
                    <w:noProof/>
                    <w:webHidden/>
                  </w:rPr>
                  <w:instrText xml:space="preserve"> PAGEREF _Toc66749938 \h </w:instrText>
                </w:r>
                <w:r>
                  <w:rPr>
                    <w:noProof/>
                    <w:webHidden/>
                  </w:rPr>
                </w:r>
                <w:r>
                  <w:rPr>
                    <w:noProof/>
                    <w:webHidden/>
                  </w:rPr>
                  <w:fldChar w:fldCharType="separate"/>
                </w:r>
                <w:r>
                  <w:rPr>
                    <w:noProof/>
                    <w:webHidden/>
                  </w:rPr>
                  <w:t>19</w:t>
                </w:r>
                <w:r>
                  <w:rPr>
                    <w:noProof/>
                    <w:webHidden/>
                  </w:rPr>
                  <w:fldChar w:fldCharType="end"/>
                </w:r>
              </w:hyperlink>
            </w:p>
            <w:p w14:paraId="76D11E2C" w14:textId="57C15672" w:rsidR="007423BB" w:rsidRDefault="007423BB">
              <w:pPr>
                <w:pStyle w:val="Verzeichnis2"/>
                <w:rPr>
                  <w:rFonts w:asciiTheme="minorHAnsi" w:eastAsiaTheme="minorEastAsia" w:hAnsiTheme="minorHAnsi"/>
                  <w:noProof/>
                  <w:lang w:eastAsia="de-DE"/>
                </w:rPr>
              </w:pPr>
              <w:hyperlink w:anchor="_Toc66749939" w:history="1">
                <w:r w:rsidRPr="000044FE">
                  <w:rPr>
                    <w:rStyle w:val="Hyperlink"/>
                    <w:noProof/>
                  </w:rPr>
                  <w:t>3.2</w:t>
                </w:r>
                <w:r>
                  <w:rPr>
                    <w:rFonts w:asciiTheme="minorHAnsi" w:eastAsiaTheme="minorEastAsia" w:hAnsiTheme="minorHAnsi"/>
                    <w:noProof/>
                    <w:lang w:eastAsia="de-DE"/>
                  </w:rPr>
                  <w:tab/>
                </w:r>
                <w:r w:rsidRPr="000044FE">
                  <w:rPr>
                    <w:rStyle w:val="Hyperlink"/>
                    <w:noProof/>
                  </w:rPr>
                  <w:t>Datensatzpräparation</w:t>
                </w:r>
                <w:r>
                  <w:rPr>
                    <w:noProof/>
                    <w:webHidden/>
                  </w:rPr>
                  <w:tab/>
                </w:r>
                <w:r>
                  <w:rPr>
                    <w:noProof/>
                    <w:webHidden/>
                  </w:rPr>
                  <w:fldChar w:fldCharType="begin"/>
                </w:r>
                <w:r>
                  <w:rPr>
                    <w:noProof/>
                    <w:webHidden/>
                  </w:rPr>
                  <w:instrText xml:space="preserve"> PAGEREF _Toc66749939 \h </w:instrText>
                </w:r>
                <w:r>
                  <w:rPr>
                    <w:noProof/>
                    <w:webHidden/>
                  </w:rPr>
                </w:r>
                <w:r>
                  <w:rPr>
                    <w:noProof/>
                    <w:webHidden/>
                  </w:rPr>
                  <w:fldChar w:fldCharType="separate"/>
                </w:r>
                <w:r>
                  <w:rPr>
                    <w:noProof/>
                    <w:webHidden/>
                  </w:rPr>
                  <w:t>21</w:t>
                </w:r>
                <w:r>
                  <w:rPr>
                    <w:noProof/>
                    <w:webHidden/>
                  </w:rPr>
                  <w:fldChar w:fldCharType="end"/>
                </w:r>
              </w:hyperlink>
            </w:p>
            <w:p w14:paraId="4F7F81C8" w14:textId="7029B1C9" w:rsidR="007423BB" w:rsidRDefault="007423BB">
              <w:pPr>
                <w:pStyle w:val="Verzeichnis2"/>
                <w:rPr>
                  <w:rFonts w:asciiTheme="minorHAnsi" w:eastAsiaTheme="minorEastAsia" w:hAnsiTheme="minorHAnsi"/>
                  <w:noProof/>
                  <w:lang w:eastAsia="de-DE"/>
                </w:rPr>
              </w:pPr>
              <w:hyperlink w:anchor="_Toc66749940" w:history="1">
                <w:r w:rsidRPr="000044FE">
                  <w:rPr>
                    <w:rStyle w:val="Hyperlink"/>
                    <w:noProof/>
                  </w:rPr>
                  <w:t>3.3</w:t>
                </w:r>
                <w:r>
                  <w:rPr>
                    <w:rFonts w:asciiTheme="minorHAnsi" w:eastAsiaTheme="minorEastAsia" w:hAnsiTheme="minorHAnsi"/>
                    <w:noProof/>
                    <w:lang w:eastAsia="de-DE"/>
                  </w:rPr>
                  <w:tab/>
                </w:r>
                <w:r w:rsidRPr="000044FE">
                  <w:rPr>
                    <w:rStyle w:val="Hyperlink"/>
                    <w:noProof/>
                  </w:rPr>
                  <w:t>Vergleich (10-fache Kreuzvalidierung)</w:t>
                </w:r>
                <w:r>
                  <w:rPr>
                    <w:noProof/>
                    <w:webHidden/>
                  </w:rPr>
                  <w:tab/>
                </w:r>
                <w:r>
                  <w:rPr>
                    <w:noProof/>
                    <w:webHidden/>
                  </w:rPr>
                  <w:fldChar w:fldCharType="begin"/>
                </w:r>
                <w:r>
                  <w:rPr>
                    <w:noProof/>
                    <w:webHidden/>
                  </w:rPr>
                  <w:instrText xml:space="preserve"> PAGEREF _Toc66749940 \h </w:instrText>
                </w:r>
                <w:r>
                  <w:rPr>
                    <w:noProof/>
                    <w:webHidden/>
                  </w:rPr>
                </w:r>
                <w:r>
                  <w:rPr>
                    <w:noProof/>
                    <w:webHidden/>
                  </w:rPr>
                  <w:fldChar w:fldCharType="separate"/>
                </w:r>
                <w:r>
                  <w:rPr>
                    <w:noProof/>
                    <w:webHidden/>
                  </w:rPr>
                  <w:t>22</w:t>
                </w:r>
                <w:r>
                  <w:rPr>
                    <w:noProof/>
                    <w:webHidden/>
                  </w:rPr>
                  <w:fldChar w:fldCharType="end"/>
                </w:r>
              </w:hyperlink>
            </w:p>
            <w:p w14:paraId="69A2C2F9" w14:textId="7DBF0C95"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41" w:history="1">
                <w:r w:rsidRPr="000044FE">
                  <w:rPr>
                    <w:rStyle w:val="Hyperlink"/>
                    <w:noProof/>
                  </w:rPr>
                  <w:t>3.3.1</w:t>
                </w:r>
                <w:r>
                  <w:rPr>
                    <w:rFonts w:asciiTheme="minorHAnsi" w:eastAsiaTheme="minorEastAsia" w:hAnsiTheme="minorHAnsi"/>
                    <w:noProof/>
                    <w:lang w:eastAsia="de-DE"/>
                  </w:rPr>
                  <w:tab/>
                </w:r>
                <w:r w:rsidRPr="000044FE">
                  <w:rPr>
                    <w:rStyle w:val="Hyperlink"/>
                    <w:noProof/>
                  </w:rPr>
                  <w:t>10-fache Kreuzvalidierung … was ist das</w:t>
                </w:r>
                <w:r>
                  <w:rPr>
                    <w:noProof/>
                    <w:webHidden/>
                  </w:rPr>
                  <w:tab/>
                </w:r>
                <w:r>
                  <w:rPr>
                    <w:noProof/>
                    <w:webHidden/>
                  </w:rPr>
                  <w:fldChar w:fldCharType="begin"/>
                </w:r>
                <w:r>
                  <w:rPr>
                    <w:noProof/>
                    <w:webHidden/>
                  </w:rPr>
                  <w:instrText xml:space="preserve"> PAGEREF _Toc66749941 \h </w:instrText>
                </w:r>
                <w:r>
                  <w:rPr>
                    <w:noProof/>
                    <w:webHidden/>
                  </w:rPr>
                </w:r>
                <w:r>
                  <w:rPr>
                    <w:noProof/>
                    <w:webHidden/>
                  </w:rPr>
                  <w:fldChar w:fldCharType="separate"/>
                </w:r>
                <w:r>
                  <w:rPr>
                    <w:noProof/>
                    <w:webHidden/>
                  </w:rPr>
                  <w:t>22</w:t>
                </w:r>
                <w:r>
                  <w:rPr>
                    <w:noProof/>
                    <w:webHidden/>
                  </w:rPr>
                  <w:fldChar w:fldCharType="end"/>
                </w:r>
              </w:hyperlink>
            </w:p>
            <w:p w14:paraId="241ECB30" w14:textId="26FAB6E8"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42" w:history="1">
                <w:r w:rsidRPr="000044FE">
                  <w:rPr>
                    <w:rStyle w:val="Hyperlink"/>
                    <w:noProof/>
                  </w:rPr>
                  <w:t>3.3.2</w:t>
                </w:r>
                <w:r>
                  <w:rPr>
                    <w:rFonts w:asciiTheme="minorHAnsi" w:eastAsiaTheme="minorEastAsia" w:hAnsiTheme="minorHAnsi"/>
                    <w:noProof/>
                    <w:lang w:eastAsia="de-DE"/>
                  </w:rPr>
                  <w:tab/>
                </w:r>
                <w:r w:rsidRPr="000044FE">
                  <w:rPr>
                    <w:rStyle w:val="Hyperlink"/>
                    <w:noProof/>
                  </w:rPr>
                  <w:t>splitten des DS</w:t>
                </w:r>
                <w:r>
                  <w:rPr>
                    <w:noProof/>
                    <w:webHidden/>
                  </w:rPr>
                  <w:tab/>
                </w:r>
                <w:r>
                  <w:rPr>
                    <w:noProof/>
                    <w:webHidden/>
                  </w:rPr>
                  <w:fldChar w:fldCharType="begin"/>
                </w:r>
                <w:r>
                  <w:rPr>
                    <w:noProof/>
                    <w:webHidden/>
                  </w:rPr>
                  <w:instrText xml:space="preserve"> PAGEREF _Toc66749942 \h </w:instrText>
                </w:r>
                <w:r>
                  <w:rPr>
                    <w:noProof/>
                    <w:webHidden/>
                  </w:rPr>
                </w:r>
                <w:r>
                  <w:rPr>
                    <w:noProof/>
                    <w:webHidden/>
                  </w:rPr>
                  <w:fldChar w:fldCharType="separate"/>
                </w:r>
                <w:r>
                  <w:rPr>
                    <w:noProof/>
                    <w:webHidden/>
                  </w:rPr>
                  <w:t>23</w:t>
                </w:r>
                <w:r>
                  <w:rPr>
                    <w:noProof/>
                    <w:webHidden/>
                  </w:rPr>
                  <w:fldChar w:fldCharType="end"/>
                </w:r>
              </w:hyperlink>
            </w:p>
            <w:p w14:paraId="4C65A629" w14:textId="492AB269"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43" w:history="1">
                <w:r w:rsidRPr="000044FE">
                  <w:rPr>
                    <w:rStyle w:val="Hyperlink"/>
                    <w:noProof/>
                  </w:rPr>
                  <w:t>3.3.3</w:t>
                </w:r>
                <w:r>
                  <w:rPr>
                    <w:rFonts w:asciiTheme="minorHAnsi" w:eastAsiaTheme="minorEastAsia" w:hAnsiTheme="minorHAnsi"/>
                    <w:noProof/>
                    <w:lang w:eastAsia="de-DE"/>
                  </w:rPr>
                  <w:tab/>
                </w:r>
                <w:r w:rsidRPr="000044FE">
                  <w:rPr>
                    <w:rStyle w:val="Hyperlink"/>
                    <w:noProof/>
                  </w:rPr>
                  <w:t>Durchführen der 10cv val</w:t>
                </w:r>
                <w:r>
                  <w:rPr>
                    <w:noProof/>
                    <w:webHidden/>
                  </w:rPr>
                  <w:tab/>
                </w:r>
                <w:r>
                  <w:rPr>
                    <w:noProof/>
                    <w:webHidden/>
                  </w:rPr>
                  <w:fldChar w:fldCharType="begin"/>
                </w:r>
                <w:r>
                  <w:rPr>
                    <w:noProof/>
                    <w:webHidden/>
                  </w:rPr>
                  <w:instrText xml:space="preserve"> PAGEREF _Toc66749943 \h </w:instrText>
                </w:r>
                <w:r>
                  <w:rPr>
                    <w:noProof/>
                    <w:webHidden/>
                  </w:rPr>
                </w:r>
                <w:r>
                  <w:rPr>
                    <w:noProof/>
                    <w:webHidden/>
                  </w:rPr>
                  <w:fldChar w:fldCharType="separate"/>
                </w:r>
                <w:r>
                  <w:rPr>
                    <w:noProof/>
                    <w:webHidden/>
                  </w:rPr>
                  <w:t>23</w:t>
                </w:r>
                <w:r>
                  <w:rPr>
                    <w:noProof/>
                    <w:webHidden/>
                  </w:rPr>
                  <w:fldChar w:fldCharType="end"/>
                </w:r>
              </w:hyperlink>
            </w:p>
            <w:p w14:paraId="72A455CC" w14:textId="16E49775" w:rsidR="007423BB" w:rsidRDefault="007423BB">
              <w:pPr>
                <w:pStyle w:val="Verzeichnis2"/>
                <w:rPr>
                  <w:rFonts w:asciiTheme="minorHAnsi" w:eastAsiaTheme="minorEastAsia" w:hAnsiTheme="minorHAnsi"/>
                  <w:noProof/>
                  <w:lang w:eastAsia="de-DE"/>
                </w:rPr>
              </w:pPr>
              <w:hyperlink w:anchor="_Toc66749944" w:history="1">
                <w:r w:rsidRPr="000044FE">
                  <w:rPr>
                    <w:rStyle w:val="Hyperlink"/>
                    <w:noProof/>
                  </w:rPr>
                  <w:t>3.4</w:t>
                </w:r>
                <w:r>
                  <w:rPr>
                    <w:rFonts w:asciiTheme="minorHAnsi" w:eastAsiaTheme="minorEastAsia" w:hAnsiTheme="minorHAnsi"/>
                    <w:noProof/>
                    <w:lang w:eastAsia="de-DE"/>
                  </w:rPr>
                  <w:tab/>
                </w:r>
                <w:r w:rsidRPr="000044FE">
                  <w:rPr>
                    <w:rStyle w:val="Hyperlink"/>
                    <w:noProof/>
                  </w:rPr>
                  <w:t>Untersuchung des Einflusses der Trainingsdatensatzgröße</w:t>
                </w:r>
                <w:r>
                  <w:rPr>
                    <w:noProof/>
                    <w:webHidden/>
                  </w:rPr>
                  <w:tab/>
                </w:r>
                <w:r>
                  <w:rPr>
                    <w:noProof/>
                    <w:webHidden/>
                  </w:rPr>
                  <w:fldChar w:fldCharType="begin"/>
                </w:r>
                <w:r>
                  <w:rPr>
                    <w:noProof/>
                    <w:webHidden/>
                  </w:rPr>
                  <w:instrText xml:space="preserve"> PAGEREF _Toc66749944 \h </w:instrText>
                </w:r>
                <w:r>
                  <w:rPr>
                    <w:noProof/>
                    <w:webHidden/>
                  </w:rPr>
                </w:r>
                <w:r>
                  <w:rPr>
                    <w:noProof/>
                    <w:webHidden/>
                  </w:rPr>
                  <w:fldChar w:fldCharType="separate"/>
                </w:r>
                <w:r>
                  <w:rPr>
                    <w:noProof/>
                    <w:webHidden/>
                  </w:rPr>
                  <w:t>23</w:t>
                </w:r>
                <w:r>
                  <w:rPr>
                    <w:noProof/>
                    <w:webHidden/>
                  </w:rPr>
                  <w:fldChar w:fldCharType="end"/>
                </w:r>
              </w:hyperlink>
            </w:p>
            <w:p w14:paraId="257C6A52" w14:textId="65E56956"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45" w:history="1">
                <w:r w:rsidRPr="000044FE">
                  <w:rPr>
                    <w:rStyle w:val="Hyperlink"/>
                    <w:noProof/>
                  </w:rPr>
                  <w:t>3.4.1</w:t>
                </w:r>
                <w:r>
                  <w:rPr>
                    <w:rFonts w:asciiTheme="minorHAnsi" w:eastAsiaTheme="minorEastAsia" w:hAnsiTheme="minorHAnsi"/>
                    <w:noProof/>
                    <w:lang w:eastAsia="de-DE"/>
                  </w:rPr>
                  <w:tab/>
                </w:r>
                <w:r w:rsidRPr="000044FE">
                  <w:rPr>
                    <w:rStyle w:val="Hyperlink"/>
                    <w:noProof/>
                  </w:rPr>
                  <w:t>splitten des DS</w:t>
                </w:r>
                <w:r>
                  <w:rPr>
                    <w:noProof/>
                    <w:webHidden/>
                  </w:rPr>
                  <w:tab/>
                </w:r>
                <w:r>
                  <w:rPr>
                    <w:noProof/>
                    <w:webHidden/>
                  </w:rPr>
                  <w:fldChar w:fldCharType="begin"/>
                </w:r>
                <w:r>
                  <w:rPr>
                    <w:noProof/>
                    <w:webHidden/>
                  </w:rPr>
                  <w:instrText xml:space="preserve"> PAGEREF _Toc66749945 \h </w:instrText>
                </w:r>
                <w:r>
                  <w:rPr>
                    <w:noProof/>
                    <w:webHidden/>
                  </w:rPr>
                </w:r>
                <w:r>
                  <w:rPr>
                    <w:noProof/>
                    <w:webHidden/>
                  </w:rPr>
                  <w:fldChar w:fldCharType="separate"/>
                </w:r>
                <w:r>
                  <w:rPr>
                    <w:noProof/>
                    <w:webHidden/>
                  </w:rPr>
                  <w:t>24</w:t>
                </w:r>
                <w:r>
                  <w:rPr>
                    <w:noProof/>
                    <w:webHidden/>
                  </w:rPr>
                  <w:fldChar w:fldCharType="end"/>
                </w:r>
              </w:hyperlink>
            </w:p>
            <w:p w14:paraId="3107A554" w14:textId="31D84DBE" w:rsidR="007423BB" w:rsidRDefault="007423BB">
              <w:pPr>
                <w:pStyle w:val="Verzeichnis3"/>
                <w:tabs>
                  <w:tab w:val="left" w:pos="1320"/>
                  <w:tab w:val="right" w:leader="dot" w:pos="9016"/>
                </w:tabs>
                <w:rPr>
                  <w:rFonts w:asciiTheme="minorHAnsi" w:eastAsiaTheme="minorEastAsia" w:hAnsiTheme="minorHAnsi"/>
                  <w:noProof/>
                  <w:lang w:eastAsia="de-DE"/>
                </w:rPr>
              </w:pPr>
              <w:hyperlink w:anchor="_Toc66749946" w:history="1">
                <w:r w:rsidRPr="000044FE">
                  <w:rPr>
                    <w:rStyle w:val="Hyperlink"/>
                    <w:noProof/>
                  </w:rPr>
                  <w:t>3.4.2</w:t>
                </w:r>
                <w:r>
                  <w:rPr>
                    <w:rFonts w:asciiTheme="minorHAnsi" w:eastAsiaTheme="minorEastAsia" w:hAnsiTheme="minorHAnsi"/>
                    <w:noProof/>
                    <w:lang w:eastAsia="de-DE"/>
                  </w:rPr>
                  <w:tab/>
                </w:r>
                <w:r w:rsidRPr="000044FE">
                  <w:rPr>
                    <w:rStyle w:val="Hyperlink"/>
                    <w:noProof/>
                  </w:rPr>
                  <w:t>Durchführung</w:t>
                </w:r>
                <w:r>
                  <w:rPr>
                    <w:noProof/>
                    <w:webHidden/>
                  </w:rPr>
                  <w:tab/>
                </w:r>
                <w:r>
                  <w:rPr>
                    <w:noProof/>
                    <w:webHidden/>
                  </w:rPr>
                  <w:fldChar w:fldCharType="begin"/>
                </w:r>
                <w:r>
                  <w:rPr>
                    <w:noProof/>
                    <w:webHidden/>
                  </w:rPr>
                  <w:instrText xml:space="preserve"> PAGEREF _Toc66749946 \h </w:instrText>
                </w:r>
                <w:r>
                  <w:rPr>
                    <w:noProof/>
                    <w:webHidden/>
                  </w:rPr>
                </w:r>
                <w:r>
                  <w:rPr>
                    <w:noProof/>
                    <w:webHidden/>
                  </w:rPr>
                  <w:fldChar w:fldCharType="separate"/>
                </w:r>
                <w:r>
                  <w:rPr>
                    <w:noProof/>
                    <w:webHidden/>
                  </w:rPr>
                  <w:t>24</w:t>
                </w:r>
                <w:r>
                  <w:rPr>
                    <w:noProof/>
                    <w:webHidden/>
                  </w:rPr>
                  <w:fldChar w:fldCharType="end"/>
                </w:r>
              </w:hyperlink>
            </w:p>
            <w:p w14:paraId="0D5E63AE" w14:textId="50001771" w:rsidR="007423BB" w:rsidRDefault="007423BB">
              <w:pPr>
                <w:pStyle w:val="Verzeichnis1"/>
                <w:rPr>
                  <w:rFonts w:asciiTheme="minorHAnsi" w:eastAsiaTheme="minorEastAsia" w:hAnsiTheme="minorHAnsi"/>
                  <w:noProof/>
                  <w:lang w:eastAsia="de-DE"/>
                </w:rPr>
              </w:pPr>
              <w:hyperlink w:anchor="_Toc66749947" w:history="1">
                <w:r w:rsidRPr="000044FE">
                  <w:rPr>
                    <w:rStyle w:val="Hyperlink"/>
                    <w:noProof/>
                  </w:rPr>
                  <w:t>4</w:t>
                </w:r>
                <w:r>
                  <w:rPr>
                    <w:rFonts w:asciiTheme="minorHAnsi" w:eastAsiaTheme="minorEastAsia" w:hAnsiTheme="minorHAnsi"/>
                    <w:noProof/>
                    <w:lang w:eastAsia="de-DE"/>
                  </w:rPr>
                  <w:tab/>
                </w:r>
                <w:r w:rsidRPr="000044FE">
                  <w:rPr>
                    <w:rStyle w:val="Hyperlink"/>
                    <w:noProof/>
                  </w:rPr>
                  <w:t>Ergebnisse</w:t>
                </w:r>
                <w:r>
                  <w:rPr>
                    <w:noProof/>
                    <w:webHidden/>
                  </w:rPr>
                  <w:tab/>
                </w:r>
                <w:r>
                  <w:rPr>
                    <w:noProof/>
                    <w:webHidden/>
                  </w:rPr>
                  <w:fldChar w:fldCharType="begin"/>
                </w:r>
                <w:r>
                  <w:rPr>
                    <w:noProof/>
                    <w:webHidden/>
                  </w:rPr>
                  <w:instrText xml:space="preserve"> PAGEREF _Toc66749947 \h </w:instrText>
                </w:r>
                <w:r>
                  <w:rPr>
                    <w:noProof/>
                    <w:webHidden/>
                  </w:rPr>
                </w:r>
                <w:r>
                  <w:rPr>
                    <w:noProof/>
                    <w:webHidden/>
                  </w:rPr>
                  <w:fldChar w:fldCharType="separate"/>
                </w:r>
                <w:r>
                  <w:rPr>
                    <w:noProof/>
                    <w:webHidden/>
                  </w:rPr>
                  <w:t>23</w:t>
                </w:r>
                <w:r>
                  <w:rPr>
                    <w:noProof/>
                    <w:webHidden/>
                  </w:rPr>
                  <w:fldChar w:fldCharType="end"/>
                </w:r>
              </w:hyperlink>
            </w:p>
            <w:p w14:paraId="7922CDB8" w14:textId="3BEB9CE3" w:rsidR="007423BB" w:rsidRDefault="007423BB">
              <w:pPr>
                <w:pStyle w:val="Verzeichnis1"/>
                <w:rPr>
                  <w:rFonts w:asciiTheme="minorHAnsi" w:eastAsiaTheme="minorEastAsia" w:hAnsiTheme="minorHAnsi"/>
                  <w:noProof/>
                  <w:lang w:eastAsia="de-DE"/>
                </w:rPr>
              </w:pPr>
              <w:hyperlink w:anchor="_Toc66749948" w:history="1">
                <w:r w:rsidRPr="000044FE">
                  <w:rPr>
                    <w:rStyle w:val="Hyperlink"/>
                    <w:noProof/>
                  </w:rPr>
                  <w:t>5</w:t>
                </w:r>
                <w:r>
                  <w:rPr>
                    <w:rFonts w:asciiTheme="minorHAnsi" w:eastAsiaTheme="minorEastAsia" w:hAnsiTheme="minorHAnsi"/>
                    <w:noProof/>
                    <w:lang w:eastAsia="de-DE"/>
                  </w:rPr>
                  <w:tab/>
                </w:r>
                <w:r w:rsidRPr="000044FE">
                  <w:rPr>
                    <w:rStyle w:val="Hyperlink"/>
                    <w:noProof/>
                  </w:rPr>
                  <w:t>Diskussion und Ausblick</w:t>
                </w:r>
                <w:r>
                  <w:rPr>
                    <w:noProof/>
                    <w:webHidden/>
                  </w:rPr>
                  <w:tab/>
                </w:r>
                <w:r>
                  <w:rPr>
                    <w:noProof/>
                    <w:webHidden/>
                  </w:rPr>
                  <w:fldChar w:fldCharType="begin"/>
                </w:r>
                <w:r>
                  <w:rPr>
                    <w:noProof/>
                    <w:webHidden/>
                  </w:rPr>
                  <w:instrText xml:space="preserve"> PAGEREF _Toc66749948 \h </w:instrText>
                </w:r>
                <w:r>
                  <w:rPr>
                    <w:noProof/>
                    <w:webHidden/>
                  </w:rPr>
                </w:r>
                <w:r>
                  <w:rPr>
                    <w:noProof/>
                    <w:webHidden/>
                  </w:rPr>
                  <w:fldChar w:fldCharType="separate"/>
                </w:r>
                <w:r>
                  <w:rPr>
                    <w:noProof/>
                    <w:webHidden/>
                  </w:rPr>
                  <w:t>23</w:t>
                </w:r>
                <w:r>
                  <w:rPr>
                    <w:noProof/>
                    <w:webHidden/>
                  </w:rPr>
                  <w:fldChar w:fldCharType="end"/>
                </w:r>
              </w:hyperlink>
            </w:p>
            <w:p w14:paraId="473AFEEF" w14:textId="1ABCD734" w:rsidR="007423BB" w:rsidRDefault="007423BB">
              <w:pPr>
                <w:pStyle w:val="Verzeichnis1"/>
                <w:rPr>
                  <w:rFonts w:asciiTheme="minorHAnsi" w:eastAsiaTheme="minorEastAsia" w:hAnsiTheme="minorHAnsi"/>
                  <w:noProof/>
                  <w:lang w:eastAsia="de-DE"/>
                </w:rPr>
              </w:pPr>
              <w:hyperlink w:anchor="_Toc66749949" w:history="1">
                <w:r w:rsidRPr="000044FE">
                  <w:rPr>
                    <w:rStyle w:val="Hyperlink"/>
                    <w:noProof/>
                  </w:rPr>
                  <w:t>6</w:t>
                </w:r>
                <w:r>
                  <w:rPr>
                    <w:rFonts w:asciiTheme="minorHAnsi" w:eastAsiaTheme="minorEastAsia" w:hAnsiTheme="minorHAnsi"/>
                    <w:noProof/>
                    <w:lang w:eastAsia="de-DE"/>
                  </w:rPr>
                  <w:tab/>
                </w:r>
                <w:r w:rsidRPr="000044FE">
                  <w:rPr>
                    <w:rStyle w:val="Hyperlink"/>
                    <w:noProof/>
                  </w:rPr>
                  <w:t>Zusammenfassung</w:t>
                </w:r>
                <w:r>
                  <w:rPr>
                    <w:noProof/>
                    <w:webHidden/>
                  </w:rPr>
                  <w:tab/>
                </w:r>
                <w:r>
                  <w:rPr>
                    <w:noProof/>
                    <w:webHidden/>
                  </w:rPr>
                  <w:fldChar w:fldCharType="begin"/>
                </w:r>
                <w:r>
                  <w:rPr>
                    <w:noProof/>
                    <w:webHidden/>
                  </w:rPr>
                  <w:instrText xml:space="preserve"> PAGEREF _Toc66749949 \h </w:instrText>
                </w:r>
                <w:r>
                  <w:rPr>
                    <w:noProof/>
                    <w:webHidden/>
                  </w:rPr>
                </w:r>
                <w:r>
                  <w:rPr>
                    <w:noProof/>
                    <w:webHidden/>
                  </w:rPr>
                  <w:fldChar w:fldCharType="separate"/>
                </w:r>
                <w:r>
                  <w:rPr>
                    <w:noProof/>
                    <w:webHidden/>
                  </w:rPr>
                  <w:t>23</w:t>
                </w:r>
                <w:r>
                  <w:rPr>
                    <w:noProof/>
                    <w:webHidden/>
                  </w:rPr>
                  <w:fldChar w:fldCharType="end"/>
                </w:r>
              </w:hyperlink>
            </w:p>
            <w:p w14:paraId="3D52F0AA" w14:textId="273AD113" w:rsidR="007423BB" w:rsidRDefault="007423BB">
              <w:pPr>
                <w:pStyle w:val="Verzeichnis1"/>
                <w:rPr>
                  <w:rFonts w:asciiTheme="minorHAnsi" w:eastAsiaTheme="minorEastAsia" w:hAnsiTheme="minorHAnsi"/>
                  <w:noProof/>
                  <w:lang w:eastAsia="de-DE"/>
                </w:rPr>
              </w:pPr>
              <w:hyperlink w:anchor="_Toc66749950" w:history="1">
                <w:r w:rsidRPr="000044FE">
                  <w:rPr>
                    <w:rStyle w:val="Hyperlink"/>
                    <w:noProof/>
                  </w:rPr>
                  <w:t>7</w:t>
                </w:r>
                <w:r>
                  <w:rPr>
                    <w:rFonts w:asciiTheme="minorHAnsi" w:eastAsiaTheme="minorEastAsia" w:hAnsiTheme="minorHAnsi"/>
                    <w:noProof/>
                    <w:lang w:eastAsia="de-DE"/>
                  </w:rPr>
                  <w:tab/>
                </w:r>
                <w:r w:rsidRPr="000044FE">
                  <w:rPr>
                    <w:rStyle w:val="Hyperlink"/>
                    <w:noProof/>
                  </w:rPr>
                  <w:t>Literaturverzeichnis</w:t>
                </w:r>
                <w:r>
                  <w:rPr>
                    <w:noProof/>
                    <w:webHidden/>
                  </w:rPr>
                  <w:tab/>
                </w:r>
                <w:r>
                  <w:rPr>
                    <w:noProof/>
                    <w:webHidden/>
                  </w:rPr>
                  <w:fldChar w:fldCharType="begin"/>
                </w:r>
                <w:r>
                  <w:rPr>
                    <w:noProof/>
                    <w:webHidden/>
                  </w:rPr>
                  <w:instrText xml:space="preserve"> PAGEREF _Toc66749950 \h </w:instrText>
                </w:r>
                <w:r>
                  <w:rPr>
                    <w:noProof/>
                    <w:webHidden/>
                  </w:rPr>
                </w:r>
                <w:r>
                  <w:rPr>
                    <w:noProof/>
                    <w:webHidden/>
                  </w:rPr>
                  <w:fldChar w:fldCharType="separate"/>
                </w:r>
                <w:r>
                  <w:rPr>
                    <w:noProof/>
                    <w:webHidden/>
                  </w:rPr>
                  <w:t>24</w:t>
                </w:r>
                <w:r>
                  <w:rPr>
                    <w:noProof/>
                    <w:webHidden/>
                  </w:rPr>
                  <w:fldChar w:fldCharType="end"/>
                </w:r>
              </w:hyperlink>
            </w:p>
            <w:p w14:paraId="1B730EDA" w14:textId="31E77B6E" w:rsidR="00E01BF7" w:rsidRDefault="00FD6B19" w:rsidP="00C5513D">
              <w:pPr>
                <w:pStyle w:val="Verzeichnis1"/>
              </w:pPr>
              <w:r>
                <w:lastRenderedPageBreak/>
                <w:fldChar w:fldCharType="end"/>
              </w:r>
            </w:p>
          </w:sdtContent>
        </w:sdt>
        <w:p w14:paraId="09CB2E8C" w14:textId="77777777" w:rsidR="00E01BF7" w:rsidRDefault="00E01BF7">
          <w:pPr>
            <w:spacing w:after="160" w:line="259" w:lineRule="auto"/>
            <w:jc w:val="left"/>
          </w:pPr>
        </w:p>
        <w:p w14:paraId="352E29B8" w14:textId="64A441C8" w:rsidR="00C826BB" w:rsidRPr="00C826BB" w:rsidRDefault="009B6439" w:rsidP="00E01BF7">
          <w:pPr>
            <w:spacing w:after="160" w:line="259" w:lineRule="auto"/>
            <w:jc w:val="left"/>
          </w:pPr>
          <w:r>
            <w:br w:type="page"/>
          </w:r>
          <w:bookmarkStart w:id="7" w:name="_Ref65792598"/>
        </w:p>
        <w:p w14:paraId="0202A68D" w14:textId="28831476" w:rsidR="00E01BF7" w:rsidRDefault="00E01BF7" w:rsidP="00E01BF7">
          <w:pPr>
            <w:pStyle w:val="berschrift1"/>
            <w:numPr>
              <w:ilvl w:val="0"/>
              <w:numId w:val="0"/>
            </w:numPr>
            <w:ind w:left="432"/>
          </w:pPr>
          <w:bookmarkStart w:id="8" w:name="_Toc66477588"/>
          <w:bookmarkStart w:id="9" w:name="_Toc66749920"/>
          <w:r w:rsidRPr="00E01BF7">
            <w:lastRenderedPageBreak/>
            <w:t>Abbildungsverzeichnis</w:t>
          </w:r>
          <w:bookmarkEnd w:id="8"/>
          <w:bookmarkEnd w:id="9"/>
        </w:p>
        <w:p w14:paraId="2F8E16B0"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338C596F" w14:textId="72723318" w:rsidR="00E01BF7" w:rsidRDefault="00E01BF7" w:rsidP="00E01BF7">
          <w:pPr>
            <w:pStyle w:val="berschrift1"/>
            <w:numPr>
              <w:ilvl w:val="0"/>
              <w:numId w:val="0"/>
            </w:numPr>
            <w:ind w:left="432"/>
          </w:pPr>
          <w:bookmarkStart w:id="10" w:name="_Toc66477589"/>
          <w:bookmarkStart w:id="11" w:name="_Toc66749921"/>
          <w:r w:rsidRPr="00E01BF7">
            <w:t>Tabellenverzeichnis</w:t>
          </w:r>
          <w:bookmarkEnd w:id="10"/>
          <w:bookmarkEnd w:id="11"/>
        </w:p>
        <w:p w14:paraId="00778652"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76004435" w14:textId="5EC480C1" w:rsidR="00C826BB" w:rsidRDefault="00E01BF7" w:rsidP="00E01BF7">
          <w:pPr>
            <w:pStyle w:val="berschrift1"/>
            <w:numPr>
              <w:ilvl w:val="0"/>
              <w:numId w:val="0"/>
            </w:numPr>
            <w:ind w:left="432"/>
          </w:pPr>
          <w:bookmarkStart w:id="12" w:name="_Toc66477590"/>
          <w:bookmarkStart w:id="13" w:name="_Toc66749922"/>
          <w:r w:rsidRPr="00E01BF7">
            <w:t>Abkürzungsverzeichnis</w:t>
          </w:r>
          <w:bookmarkEnd w:id="12"/>
          <w:bookmarkEnd w:id="13"/>
        </w:p>
        <w:p w14:paraId="7739BED4" w14:textId="77777777" w:rsidR="00FD6B19" w:rsidRDefault="00FD6B19">
          <w:pPr>
            <w:spacing w:after="160" w:line="259" w:lineRule="auto"/>
            <w:jc w:val="left"/>
          </w:pPr>
        </w:p>
        <w:p w14:paraId="2D636F9B" w14:textId="77878C53" w:rsidR="00262AFB" w:rsidRDefault="00262AFB">
          <w:pPr>
            <w:spacing w:after="160" w:line="259" w:lineRule="auto"/>
            <w:jc w:val="left"/>
            <w:sectPr w:rsidR="00262AFB"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14" w:name="_Toc66477591"/>
          <w:bookmarkStart w:id="15" w:name="_Toc66749923"/>
          <w:r w:rsidRPr="003574C7">
            <w:lastRenderedPageBreak/>
            <w:t>Einleitung</w:t>
          </w:r>
          <w:bookmarkEnd w:id="7"/>
          <w:bookmarkEnd w:id="14"/>
          <w:bookmarkEnd w:id="15"/>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w:t>
          </w:r>
          <w:proofErr w:type="spellStart"/>
          <w:r w:rsidRPr="00143246">
            <w:rPr>
              <w:shd w:val="clear" w:color="auto" w:fill="FFFFFF"/>
            </w:rPr>
            <w:t>Sedol</w:t>
          </w:r>
          <w:proofErr w:type="spellEnd"/>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16"/>
          <w:r w:rsidRPr="00143246">
            <w:rPr>
              <w:shd w:val="clear" w:color="auto" w:fill="FFFFFF"/>
            </w:rPr>
            <w:t>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16"/>
          <w:r w:rsidR="00A367D6">
            <w:rPr>
              <w:rStyle w:val="Kommentarzeichen"/>
            </w:rPr>
            <w:commentReference w:id="16"/>
          </w:r>
          <w:r w:rsidRPr="00143246">
            <w:rPr>
              <w:shd w:val="clear" w:color="auto" w:fill="FFFFFF"/>
            </w:rPr>
            <w:t>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7"/>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7"/>
          <w:r w:rsidR="00A367D6">
            <w:rPr>
              <w:rStyle w:val="Kommentarzeichen"/>
            </w:rPr>
            <w:commentReference w:id="17"/>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18" w:name="_Toc66477592"/>
          <w:bookmarkStart w:id="19" w:name="_Toc66749924"/>
          <w:r w:rsidRPr="00C029FB">
            <w:t>Begriffe aus dem Feld der KI</w:t>
          </w:r>
          <w:bookmarkEnd w:id="18"/>
          <w:bookmarkEnd w:id="19"/>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0" w:name="_Toc66477593"/>
          <w:bookmarkStart w:id="21" w:name="_Toc66749925"/>
          <w:commentRangeStart w:id="22"/>
          <w:r>
            <w:t>KI</w:t>
          </w:r>
          <w:commentRangeEnd w:id="22"/>
          <w:r>
            <w:rPr>
              <w:rStyle w:val="Kommentarzeichen"/>
              <w:rFonts w:ascii="Times New Roman" w:eastAsiaTheme="minorHAnsi" w:hAnsi="Times New Roman" w:cstheme="minorBidi"/>
            </w:rPr>
            <w:commentReference w:id="22"/>
          </w:r>
          <w:bookmarkEnd w:id="20"/>
          <w:bookmarkEnd w:id="21"/>
          <w:r>
            <w:t xml:space="preserve"> </w:t>
          </w:r>
          <w:r w:rsidR="00722F94">
            <w:t xml:space="preserve"> </w:t>
          </w:r>
        </w:p>
        <w:p w14:paraId="61D640F4" w14:textId="1167DDE3"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287FDD">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D860415"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6A0E1921" w:rsidR="009765CE" w:rsidRPr="009765CE" w:rsidRDefault="009765CE" w:rsidP="009765CE">
          <w:pPr>
            <w:pStyle w:val="Beschriftung"/>
            <w:jc w:val="both"/>
          </w:pPr>
          <w:bookmarkStart w:id="23" w:name="_Ref65165195"/>
          <w:r>
            <w:t xml:space="preserve">Abbildung </w:t>
          </w:r>
          <w:r>
            <w:fldChar w:fldCharType="begin"/>
          </w:r>
          <w:r>
            <w:instrText xml:space="preserve"> SEQ Abbildung \* ARABIC </w:instrText>
          </w:r>
          <w:r>
            <w:fldChar w:fldCharType="separate"/>
          </w:r>
          <w:r w:rsidR="00426A43">
            <w:rPr>
              <w:noProof/>
            </w:rPr>
            <w:t>1</w:t>
          </w:r>
          <w:r>
            <w:fldChar w:fldCharType="end"/>
          </w:r>
          <w:bookmarkEnd w:id="23"/>
          <w:r>
            <w:t>: Entwicklung der Publikationen im Bereich maschinelles Lernen für Deutschland (DE), Frankreich (FR), Großbritannien (UK), USA (US) und China (CN) sowie die restlichen EU-Staaten und übrige Länder</w:t>
          </w:r>
          <w:r>
            <w:br/>
          </w:r>
          <w:commentRangeStart w:id="24"/>
          <w:r>
            <w:t xml:space="preserve">Quelle: </w:t>
          </w:r>
          <w:proofErr w:type="spellStart"/>
          <w:r>
            <w:t>Frauenhofer</w:t>
          </w:r>
          <w:proofErr w:type="spellEnd"/>
          <w:r>
            <w:t xml:space="preserve">…. S. </w:t>
          </w:r>
          <w:commentRangeEnd w:id="24"/>
          <w:r w:rsidR="006E3D82">
            <w:rPr>
              <w:rStyle w:val="Kommentarzeichen"/>
              <w:iCs w:val="0"/>
            </w:rPr>
            <w:commentReference w:id="24"/>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25" w:name="_Toc66477594"/>
          <w:bookmarkStart w:id="26" w:name="_Toc66749926"/>
          <w:r>
            <w:rPr>
              <w:shd w:val="clear" w:color="auto" w:fill="FFFFFF"/>
            </w:rPr>
            <w:t>maschinelles Lernen</w:t>
          </w:r>
          <w:bookmarkEnd w:id="25"/>
          <w:bookmarkEnd w:id="26"/>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2819073A" w:rsidR="00A378F6" w:rsidRDefault="00D42E0A" w:rsidP="00D42E0A">
          <w:pPr>
            <w:pStyle w:val="Beschriftung"/>
          </w:pPr>
          <w:bookmarkStart w:id="27" w:name="_Ref65267911"/>
          <w:bookmarkStart w:id="28" w:name="_Ref65267907"/>
          <w:r>
            <w:t xml:space="preserve">Abbildung </w:t>
          </w:r>
          <w:r>
            <w:fldChar w:fldCharType="begin"/>
          </w:r>
          <w:r>
            <w:instrText xml:space="preserve"> SEQ Abbildung \* ARABIC </w:instrText>
          </w:r>
          <w:r>
            <w:fldChar w:fldCharType="separate"/>
          </w:r>
          <w:r w:rsidR="00426A43">
            <w:rPr>
              <w:noProof/>
            </w:rPr>
            <w:t>2</w:t>
          </w:r>
          <w:r>
            <w:fldChar w:fldCharType="end"/>
          </w:r>
          <w:bookmarkEnd w:id="27"/>
          <w:r>
            <w:t xml:space="preserve">: </w:t>
          </w:r>
          <w:r w:rsidRPr="00CE39E2">
            <w:t xml:space="preserve">Grundlegendes Prinzip des maschinellen Lernens; </w:t>
          </w:r>
          <w:commentRangeStart w:id="29"/>
          <w:proofErr w:type="spellStart"/>
          <w:r w:rsidRPr="00CE39E2">
            <w:t>icon</w:t>
          </w:r>
          <w:proofErr w:type="spellEnd"/>
          <w:r w:rsidRPr="00CE39E2">
            <w:t xml:space="preserve"> quelle</w:t>
          </w:r>
          <w:commentRangeEnd w:id="29"/>
          <w:r>
            <w:rPr>
              <w:rStyle w:val="Kommentarzeichen"/>
              <w:iCs w:val="0"/>
            </w:rPr>
            <w:commentReference w:id="29"/>
          </w:r>
          <w:bookmarkEnd w:id="28"/>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30" w:name="Antispamfilter"/>
          <w:r>
            <w:t xml:space="preserve">Einsatz in Antispamfiltern </w:t>
          </w:r>
          <w:bookmarkEnd w:id="30"/>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1" w:name="Datenerfassung"/>
          <w:r w:rsidRPr="00B94BD8">
            <w:rPr>
              <w:b/>
              <w:bCs/>
            </w:rPr>
            <w:t>Datenerfassung</w:t>
          </w:r>
          <w:bookmarkEnd w:id="31"/>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43087A18"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69FA0D4A"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2E0EB7">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2E0EB7">
            <w:t>n</w:t>
          </w:r>
          <w:r w:rsidR="002E0EB7" w:rsidRPr="00041D6B">
            <w:t>euro</w:t>
          </w:r>
          <w:r w:rsidR="002E0EB7" w:rsidRPr="00041D6B">
            <w:t>n</w:t>
          </w:r>
          <w:r w:rsidR="002E0EB7" w:rsidRPr="00041D6B">
            <w:t>ale</w:t>
          </w:r>
          <w:r w:rsidR="002E0EB7">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4B0837D3" w:rsidR="00A93AEE" w:rsidRDefault="00EA50F3" w:rsidP="00EA50F3">
          <w:pPr>
            <w:pStyle w:val="Beschriftung"/>
          </w:pPr>
          <w:bookmarkStart w:id="32"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426A43" w:rsidRPr="00F82FEC">
            <w:rPr>
              <w:b/>
              <w:bCs/>
              <w:noProof/>
            </w:rPr>
            <w:t>3</w:t>
          </w:r>
          <w:r w:rsidRPr="00F82FEC">
            <w:rPr>
              <w:b/>
              <w:bCs/>
            </w:rPr>
            <w:fldChar w:fldCharType="end"/>
          </w:r>
          <w:bookmarkEnd w:id="32"/>
          <w:r w:rsidRPr="00F82FEC">
            <w:rPr>
              <w:b/>
              <w:bCs/>
            </w:rPr>
            <w:t>:</w:t>
          </w:r>
          <w:r>
            <w:t xml:space="preserve"> </w:t>
          </w:r>
          <w:r w:rsidRPr="00801F7B">
            <w:t xml:space="preserve">Übersicht über verschiedene </w:t>
          </w:r>
          <w:bookmarkStart w:id="33" w:name="_Hlk66406795"/>
          <w:r w:rsidRPr="00801F7B">
            <w:t xml:space="preserve">Modelle </w:t>
          </w:r>
          <w:bookmarkEnd w:id="33"/>
          <w:r w:rsidRPr="00801F7B">
            <w:t xml:space="preserve">des maschinellen Lernens. Die für diese Arbeit relevanten Modelle sind in orangener Farbe dargestellt. </w:t>
          </w:r>
          <w:commentRangeStart w:id="34"/>
          <w:r w:rsidRPr="00801F7B">
            <w:t>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commentRangeEnd w:id="34"/>
          <w:r w:rsidR="002E0EB7">
            <w:rPr>
              <w:rStyle w:val="Kommentarzeichen"/>
              <w:iCs w:val="0"/>
            </w:rPr>
            <w:commentReference w:id="34"/>
          </w:r>
        </w:p>
        <w:p w14:paraId="4B2410C9" w14:textId="550FD717" w:rsidR="00343BE8" w:rsidRPr="00343BE8" w:rsidRDefault="00343BE8" w:rsidP="00343BE8">
          <w:pPr>
            <w:pStyle w:val="Beschriftung"/>
            <w:jc w:val="both"/>
          </w:pPr>
        </w:p>
        <w:p w14:paraId="3994312A" w14:textId="003378CA"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05C0CF91" w:rsidR="00C549F4" w:rsidRPr="00180474" w:rsidRDefault="00C549F4" w:rsidP="00180474">
          <w:pPr>
            <w:pStyle w:val="Beschriftung"/>
          </w:pPr>
          <w:bookmarkStart w:id="35"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426A43" w:rsidRPr="00F82FEC">
            <w:rPr>
              <w:b/>
              <w:bCs/>
              <w:noProof/>
            </w:rPr>
            <w:t>4</w:t>
          </w:r>
          <w:r w:rsidRPr="00F82FEC">
            <w:rPr>
              <w:b/>
              <w:bCs/>
            </w:rPr>
            <w:fldChar w:fldCharType="end"/>
          </w:r>
          <w:bookmarkEnd w:id="35"/>
          <w:r w:rsidRPr="00F82FEC">
            <w:rPr>
              <w:b/>
              <w:bCs/>
            </w:rPr>
            <w:t>:</w:t>
          </w:r>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781E4C" w:rsidRPr="00180474">
            <w:t xml:space="preserve"> </w:t>
          </w:r>
          <w:commentRangeStart w:id="36"/>
          <w:r w:rsidR="0071140B" w:rsidRPr="00180474">
            <w:t xml:space="preserve">Quelle: </w:t>
          </w:r>
          <w:r w:rsidR="002E0EB7">
            <w:t>Paper</w:t>
          </w:r>
          <w:r w:rsidR="0071140B" w:rsidRPr="00180474">
            <w:t xml:space="preserve"> </w:t>
          </w:r>
          <w:commentRangeEnd w:id="36"/>
          <w:r w:rsidR="0071140B" w:rsidRPr="00180474">
            <w:rPr>
              <w:rStyle w:val="Kommentarzeichen"/>
              <w:sz w:val="20"/>
              <w:szCs w:val="18"/>
            </w:rPr>
            <w:commentReference w:id="36"/>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4515E4FC"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575D4F" w:rsidRPr="003863E4">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2E0EB7" w:rsidRPr="003863E4">
            <w:t>3.1.4</w:t>
          </w:r>
          <w:r w:rsidR="002E0EB7" w:rsidRPr="003863E4">
            <w:fldChar w:fldCharType="end"/>
          </w:r>
          <w:r w:rsidR="00247456" w:rsidRPr="003863E4">
            <w:t>)</w:t>
          </w:r>
          <w:r w:rsidR="008D6F86" w:rsidRPr="003863E4">
            <w:t xml:space="preserve">. </w:t>
          </w:r>
        </w:p>
        <w:p w14:paraId="2E33006C" w14:textId="0420EC4F"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8D42AB" w:rsidRPr="003863E4">
            <w:t xml:space="preserve"> 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w:t>
          </w:r>
          <w:proofErr w:type="spellStart"/>
          <w:r w:rsidR="00354FAC" w:rsidRPr="003863E4">
            <w:t>Houldout</w:t>
          </w:r>
          <w:proofErr w:type="spellEnd"/>
          <w:r w:rsidR="00354FAC" w:rsidRPr="003863E4">
            <w:t>-Methode)</w:t>
          </w:r>
          <w:r w:rsidR="00BF23BC" w:rsidRPr="003863E4">
            <w:t>. Das Aufteilen auf diese Teildatensätze 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2E0EB7" w:rsidRPr="003863E4">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37" w:name="_Hlk65412260"/>
          <w:bookmarkStart w:id="38" w:name="_Ref66721820"/>
          <w:r>
            <w:t>Kern</w:t>
          </w:r>
          <w:r w:rsidR="00F26AAE">
            <w:t>-Methoden</w:t>
          </w:r>
          <w:bookmarkEnd w:id="38"/>
        </w:p>
        <w:bookmarkEnd w:id="37"/>
        <w:p w14:paraId="216E34B2" w14:textId="212E902C" w:rsidR="00BB1E45" w:rsidRDefault="00BB1E45" w:rsidP="00957CD4">
          <w:r>
            <w:t>Mithilfe von Kern</w:t>
          </w:r>
          <w:r>
            <w:noBreakHyphen/>
            <w:t xml:space="preserve">Methoden </w:t>
          </w:r>
          <w:r w:rsidRPr="00B51849">
            <w:rPr>
              <w:i/>
              <w:iCs/>
            </w:rPr>
            <w:t xml:space="preserve">(engl. </w:t>
          </w:r>
          <w:proofErr w:type="spellStart"/>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proofErr w:type="spellEnd"/>
          <w:r w:rsidRPr="00B51849">
            <w:rPr>
              <w:i/>
              <w:iCs/>
            </w:rPr>
            <w:t>)</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F56C674" w:rsidR="00BB1E45" w:rsidRDefault="00BB1E45" w:rsidP="00957CD4">
          <w:r>
            <w:t xml:space="preserve">Bei einer </w:t>
          </w:r>
          <w:bookmarkStart w:id="39" w:name="lineare_Klassifizierung"/>
          <w:r w:rsidRPr="00673EDB">
            <w:rPr>
              <w:b/>
              <w:bCs/>
            </w:rPr>
            <w:t>lineare</w:t>
          </w:r>
          <w:r>
            <w:rPr>
              <w:b/>
              <w:bCs/>
            </w:rPr>
            <w:t>n</w:t>
          </w:r>
          <w:r w:rsidRPr="00673EDB">
            <w:rPr>
              <w:b/>
              <w:bCs/>
            </w:rPr>
            <w:t xml:space="preserve"> Klassifizierung</w:t>
          </w:r>
          <w:r>
            <w:rPr>
              <w:b/>
              <w:bCs/>
            </w:rPr>
            <w:t xml:space="preserve"> </w:t>
          </w:r>
          <w:bookmarkEnd w:id="39"/>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r>
          <w:proofErr w:type="spellStart"/>
          <w:r w:rsidRPr="00800D1B">
            <w:rPr>
              <w:i/>
              <w:iCs/>
            </w:rPr>
            <w:t>margin</w:t>
          </w:r>
          <w:proofErr w:type="spellEnd"/>
          <w:r w:rsidRPr="00800D1B">
            <w:rPr>
              <w:i/>
              <w:iCs/>
            </w:rPr>
            <w:noBreakHyphen/>
          </w:r>
          <w:proofErr w:type="spellStart"/>
          <w:r w:rsidRPr="00800D1B">
            <w:rPr>
              <w:i/>
              <w:iCs/>
            </w:rPr>
            <w:t>classification</w:t>
          </w:r>
          <w:proofErr w:type="spellEnd"/>
          <w:r w:rsidRPr="00800D1B">
            <w:rPr>
              <w:i/>
              <w:iCs/>
            </w:rPr>
            <w:t>)</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7404A0B8" w:rsidR="00BB1E45" w:rsidRPr="00786E18" w:rsidRDefault="00BB1E45" w:rsidP="00BB1E45">
          <w:pPr>
            <w:pStyle w:val="Beschriftung"/>
            <w:rPr>
              <w:sz w:val="22"/>
              <w:szCs w:val="20"/>
            </w:rPr>
          </w:pPr>
          <w:bookmarkStart w:id="40"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5</w:t>
          </w:r>
          <w:r w:rsidRPr="000A1FD0">
            <w:rPr>
              <w:b/>
              <w:bCs/>
            </w:rPr>
            <w:fldChar w:fldCharType="end"/>
          </w:r>
          <w:bookmarkEnd w:id="40"/>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6A642E41"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proofErr w:type="spellStart"/>
          <w:r w:rsidR="005D12BC">
            <w:t>ten</w:t>
          </w:r>
          <w:proofErr w:type="spellEnd"/>
          <w:r w:rsidR="005D12BC">
            <w:t xml:space="preserve">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50B1FA14"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 xml:space="preserve">lineare </w:t>
          </w:r>
          <w:r w:rsidR="00011EFD" w:rsidRPr="00011EFD">
            <w:t>K</w:t>
          </w:r>
          <w:r w:rsidR="00011EFD" w:rsidRPr="00011EFD">
            <w:t>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6A5B8AFF" w:rsidR="00BB1E45" w:rsidRPr="00673EDB" w:rsidRDefault="000B2AA1" w:rsidP="000B2AA1">
          <w:pPr>
            <w:pStyle w:val="Beschriftung"/>
          </w:pPr>
          <w:bookmarkStart w:id="41"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6</w:t>
          </w:r>
          <w:r w:rsidRPr="000A1FD0">
            <w:rPr>
              <w:b/>
              <w:bCs/>
            </w:rPr>
            <w:fldChar w:fldCharType="end"/>
          </w:r>
          <w:bookmarkEnd w:id="41"/>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42" w:name="_Ref66721837"/>
          <w:r w:rsidRPr="00041D6B">
            <w:t>Neuronale</w:t>
          </w:r>
          <w:r>
            <w:t xml:space="preserve"> Netze</w:t>
          </w:r>
          <w:bookmarkEnd w:id="42"/>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43"/>
          <w:r w:rsidR="00C27201">
            <w:t xml:space="preserve">Die Eingabe und Ausgabe </w:t>
          </w:r>
          <w:r w:rsidR="00AF1D0E">
            <w:t>sind</w:t>
          </w:r>
          <w:r w:rsidR="00C27201">
            <w:t xml:space="preserve"> stets binär</w:t>
          </w:r>
          <w:commentRangeEnd w:id="43"/>
          <w:r w:rsidR="00AF1D0E">
            <w:rPr>
              <w:rStyle w:val="Kommentarzeichen"/>
            </w:rPr>
            <w:commentReference w:id="43"/>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615487A0"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44" w:name="einlagigesPerzeptron"/>
          <w:r w:rsidR="00F0617C">
            <w:rPr>
              <w:i/>
              <w:iCs/>
            </w:rPr>
            <w:t>e</w:t>
          </w:r>
          <w:r w:rsidR="00F0617C" w:rsidRPr="00F0617C">
            <w:rPr>
              <w:i/>
              <w:iCs/>
            </w:rPr>
            <w:t>inlagiges Perzeptron</w:t>
          </w:r>
          <w:bookmarkEnd w:id="44"/>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3F1A4756" w:rsidR="00267F72" w:rsidRDefault="002679F1" w:rsidP="007B0AB5">
          <w:pPr>
            <w:pStyle w:val="Beschriftung"/>
          </w:pPr>
          <w:bookmarkStart w:id="45"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7</w:t>
          </w:r>
          <w:r w:rsidRPr="000A1FD0">
            <w:rPr>
              <w:b/>
              <w:bCs/>
            </w:rPr>
            <w:fldChar w:fldCharType="end"/>
          </w:r>
          <w:bookmarkEnd w:id="45"/>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46" w:name="bias"/>
          <w:r w:rsidR="00D10C9E">
            <w:rPr>
              <w:rFonts w:eastAsiaTheme="minorEastAsia"/>
            </w:rPr>
            <w:t xml:space="preserve">Bias </w:t>
          </w:r>
          <w:bookmarkEnd w:id="46"/>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1A303C5C" w:rsidR="00247A63" w:rsidRDefault="00247A63" w:rsidP="00FA6C6D">
                <w:pPr>
                  <w:rPr>
                    <w:rFonts w:eastAsiaTheme="minorEastAsia"/>
                  </w:rPr>
                </w:pPr>
                <w:bookmarkStart w:id="47" w:name="_Ref65720980"/>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bookmarkEnd w:id="47"/>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670EB066" w:rsidR="00FC513D" w:rsidRDefault="00FC513D" w:rsidP="00FA6C6D">
                <w:pPr>
                  <w:rPr>
                    <w:rFonts w:eastAsiaTheme="minorEastAsia"/>
                  </w:rPr>
                </w:pPr>
                <w:bookmarkStart w:id="48" w:name="_Ref65721234"/>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rPr>
                    <w:rFonts w:eastAsiaTheme="minorEastAsia"/>
                  </w:rPr>
                  <w:t>)</w:t>
                </w:r>
                <w:bookmarkEnd w:id="48"/>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552A96"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4D7DA132"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5EE71337"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6EACE419" w:rsidR="007C4234" w:rsidRDefault="00040645" w:rsidP="00040645">
          <w:pPr>
            <w:pStyle w:val="Beschriftung"/>
            <w:jc w:val="both"/>
          </w:pPr>
          <w:bookmarkStart w:id="49"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8</w:t>
          </w:r>
          <w:r w:rsidRPr="000A1FD0">
            <w:rPr>
              <w:b/>
              <w:bCs/>
            </w:rPr>
            <w:fldChar w:fldCharType="end"/>
          </w:r>
          <w:bookmarkEnd w:id="49"/>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x=y=0</m:t>
            </m:r>
            <m:r>
              <w:rPr>
                <w:rFonts w:ascii="Cambria Math" w:hAnsi="Cambria Math"/>
              </w:rPr>
              <m:t xml:space="preserve">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x=y=1</m:t>
            </m:r>
            <m:r>
              <w:rPr>
                <w:rFonts w:ascii="Cambria Math" w:hAnsi="Cambria Math"/>
              </w:rPr>
              <m:t xml:space="preserve"> </m:t>
            </m:r>
            <m:r>
              <m:rPr>
                <m:sty m:val="b"/>
              </m:rPr>
              <w:rPr>
                <w:rFonts w:ascii="Cambria Math" w:eastAsiaTheme="minorEastAsia" w:hAnsi="Cambria Math" w:cs="Times New Roman"/>
              </w:rPr>
              <m:t>→</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 xml:space="preserve">lle </w:t>
          </w:r>
          <w:proofErr w:type="spellStart"/>
          <w:r w:rsidR="005849EC" w:rsidRPr="005849EC">
            <w:rPr>
              <w:rFonts w:eastAsiaTheme="minorEastAsia"/>
            </w:rPr>
            <w:t>Perzeptren</w:t>
          </w:r>
          <w:proofErr w:type="spellEnd"/>
          <w:r w:rsidR="005849EC" w:rsidRPr="005849EC">
            <w:rPr>
              <w:rFonts w:eastAsiaTheme="minorEastAsia"/>
            </w:rPr>
            <w:t xml:space="preserve">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x=</m:t>
            </m:r>
            <m:r>
              <w:rPr>
                <w:rFonts w:ascii="Cambria Math" w:hAnsi="Cambria Math"/>
              </w:rPr>
              <m:t>1; y</m:t>
            </m:r>
            <m:r>
              <w:rPr>
                <w:rFonts w:ascii="Cambria Math" w:hAnsi="Cambria Math"/>
              </w:rPr>
              <m:t>=0</m:t>
            </m:r>
            <m:r>
              <w:rPr>
                <w:rFonts w:ascii="Cambria Math" w:hAnsi="Cambria Math"/>
              </w:rPr>
              <m:t xml:space="preserve">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m:t>
            </m:r>
            <m:r>
              <w:rPr>
                <w:rFonts w:ascii="Cambria Math" w:hAnsi="Cambria Math"/>
              </w:rPr>
              <m:t>1</m:t>
            </m:r>
            <m:r>
              <w:rPr>
                <w:rFonts w:ascii="Cambria Math" w:hAnsi="Cambria Math"/>
              </w:rPr>
              <m:t>-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x=</m:t>
            </m:r>
            <m:r>
              <w:rPr>
                <w:rFonts w:ascii="Cambria Math" w:hAnsi="Cambria Math"/>
              </w:rPr>
              <m:t>0; y</m:t>
            </m:r>
            <m:r>
              <w:rPr>
                <w:rFonts w:ascii="Cambria Math" w:hAnsi="Cambria Math"/>
              </w:rPr>
              <m:t>=</m:t>
            </m:r>
            <m:r>
              <w:rPr>
                <w:rFonts w:ascii="Cambria Math" w:hAnsi="Cambria Math"/>
              </w:rPr>
              <m:t xml:space="preserve">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m:t>
            </m:r>
            <m:r>
              <w:rPr>
                <w:rFonts w:ascii="Cambria Math" w:hAnsi="Cambria Math"/>
              </w:rPr>
              <m:t>1</m:t>
            </m:r>
            <m:r>
              <w:rPr>
                <w:rFonts w:ascii="Cambria Math" w:hAnsi="Cambria Math"/>
              </w:rPr>
              <m:t>=</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0C64DDB0"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358D776E" w:rsidR="007C1E42" w:rsidRDefault="00A561F1" w:rsidP="00CE16D4">
          <w:pPr>
            <w:rPr>
              <w:rFonts w:eastAsiaTheme="minorEastAsia"/>
            </w:rPr>
          </w:pPr>
          <w:r>
            <w:rPr>
              <w:rFonts w:eastAsiaTheme="minorEastAsia"/>
            </w:rPr>
            <w:t>Bei KNN</w:t>
          </w:r>
          <w:r w:rsidR="00370B08">
            <w:rPr>
              <w:rFonts w:eastAsiaTheme="minorEastAsia"/>
            </w:rPr>
            <w:t>s</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sidRPr="00800D1B">
            <w:rPr>
              <w:rFonts w:eastAsiaTheme="minorEastAsia"/>
              <w:i/>
              <w:iCs/>
            </w:rPr>
            <w:t xml:space="preserve">(engl. </w:t>
          </w:r>
          <w:proofErr w:type="spellStart"/>
          <w:r w:rsidR="0089760C" w:rsidRPr="00800D1B">
            <w:rPr>
              <w:rFonts w:eastAsiaTheme="minorEastAsia"/>
              <w:i/>
              <w:iCs/>
            </w:rPr>
            <w:t>r</w:t>
          </w:r>
          <w:r w:rsidR="008753B0" w:rsidRPr="00800D1B">
            <w:rPr>
              <w:rFonts w:eastAsiaTheme="minorEastAsia"/>
              <w:i/>
              <w:iCs/>
            </w:rPr>
            <w:t>ecurrent</w:t>
          </w:r>
          <w:proofErr w:type="spellEnd"/>
          <w:r w:rsidR="008753B0" w:rsidRPr="00800D1B">
            <w:rPr>
              <w:rFonts w:eastAsiaTheme="minorEastAsia"/>
              <w:i/>
              <w:iCs/>
            </w:rPr>
            <w:t xml:space="preserve"> </w:t>
          </w:r>
          <w:proofErr w:type="spellStart"/>
          <w:r w:rsidR="008753B0" w:rsidRPr="00800D1B">
            <w:rPr>
              <w:rFonts w:eastAsiaTheme="minorEastAsia"/>
              <w:i/>
              <w:iCs/>
            </w:rPr>
            <w:t>neural</w:t>
          </w:r>
          <w:proofErr w:type="spellEnd"/>
          <w:r w:rsidR="008753B0" w:rsidRPr="00800D1B">
            <w:rPr>
              <w:rFonts w:eastAsiaTheme="minorEastAsia"/>
              <w:i/>
              <w:iCs/>
            </w:rPr>
            <w:t xml:space="preserve"> </w:t>
          </w:r>
          <w:r w:rsidR="00306E0C" w:rsidRPr="002121B9">
            <w:rPr>
              <w:rFonts w:eastAsiaTheme="minorEastAsia"/>
              <w:i/>
              <w:iCs/>
            </w:rPr>
            <w:t>network, RNN</w:t>
          </w:r>
          <w:r w:rsidR="00CA4172" w:rsidRPr="002121B9">
            <w:rPr>
              <w:rFonts w:eastAsiaTheme="minorEastAsia"/>
              <w:i/>
              <w:iCs/>
            </w:rPr>
            <w:t>)</w:t>
          </w:r>
          <w:r w:rsidR="00CA4172">
            <w:rPr>
              <w:rFonts w:eastAsiaTheme="minorEastAsia"/>
            </w:rPr>
            <w:t xml:space="preserve"> und </w:t>
          </w:r>
          <w:proofErr w:type="spellStart"/>
          <w:r w:rsidR="00CA4172">
            <w:rPr>
              <w:rFonts w:eastAsiaTheme="minorEastAsia"/>
            </w:rPr>
            <w:t>vorwärtsgerichtete</w:t>
          </w:r>
          <w:proofErr w:type="spellEnd"/>
          <w:r w:rsidR="00CA4172">
            <w:rPr>
              <w:rFonts w:eastAsiaTheme="minorEastAsia"/>
            </w:rPr>
            <w:t xml:space="preserve"> neuronale Netze </w:t>
          </w:r>
          <w:r w:rsidR="00CA4172" w:rsidRPr="00800D1B">
            <w:rPr>
              <w:rFonts w:eastAsiaTheme="minorEastAsia"/>
              <w:i/>
              <w:iCs/>
            </w:rPr>
            <w:t xml:space="preserve">(engl. </w:t>
          </w:r>
          <w:proofErr w:type="spellStart"/>
          <w:r w:rsidR="00CA4172" w:rsidRPr="00800D1B">
            <w:rPr>
              <w:rFonts w:eastAsiaTheme="minorEastAsia"/>
              <w:i/>
              <w:iCs/>
            </w:rPr>
            <w:t>feedforward</w:t>
          </w:r>
          <w:proofErr w:type="spellEnd"/>
          <w:r w:rsidR="00CA4172" w:rsidRPr="00800D1B">
            <w:rPr>
              <w:rFonts w:eastAsiaTheme="minorEastAsia"/>
              <w:i/>
              <w:iCs/>
            </w:rPr>
            <w:t xml:space="preserve"> </w:t>
          </w:r>
          <w:r w:rsidR="00551A53" w:rsidRPr="00800D1B">
            <w:rPr>
              <w:rFonts w:eastAsiaTheme="minorEastAsia"/>
              <w:i/>
              <w:iCs/>
            </w:rPr>
            <w:t xml:space="preserve">neuronal </w:t>
          </w:r>
          <w:r w:rsidR="00CA4172" w:rsidRPr="002121B9">
            <w:rPr>
              <w:rFonts w:eastAsiaTheme="minorEastAsia"/>
              <w:i/>
              <w:iCs/>
            </w:rPr>
            <w:t>network</w:t>
          </w:r>
          <w:r w:rsidR="00E725C5" w:rsidRPr="002121B9">
            <w:rPr>
              <w:rFonts w:eastAsiaTheme="minorEastAsia"/>
              <w:i/>
              <w:iCs/>
            </w:rPr>
            <w:t>, FNN</w:t>
          </w:r>
          <w:r w:rsidR="00CA4172" w:rsidRPr="002121B9">
            <w:rPr>
              <w:rFonts w:eastAsiaTheme="minorEastAsia"/>
              <w:i/>
              <w:iCs/>
            </w:rPr>
            <w:t>)</w:t>
          </w:r>
          <w:r w:rsidR="009F07AA" w:rsidRPr="002121B9">
            <w:rPr>
              <w:rFonts w:eastAsiaTheme="minorEastAsia"/>
              <w:i/>
              <w:iCs/>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w:t>
          </w:r>
          <w:r w:rsidR="007447DC">
            <w:rPr>
              <w:rFonts w:eastAsiaTheme="minorEastAsia"/>
            </w:rPr>
            <w:t>erfolgt</w:t>
          </w:r>
          <w:r w:rsidR="00FD5FB1">
            <w:rPr>
              <w:rFonts w:eastAsiaTheme="minorEastAsia"/>
            </w:rPr>
            <w:t xml:space="preserve">. D.h. es sind auch Verbindungen zu Neuronen </w:t>
          </w:r>
          <w:r w:rsidR="000B2511">
            <w:rPr>
              <w:rFonts w:eastAsiaTheme="minorEastAsia"/>
            </w:rPr>
            <w:t>derselben</w:t>
          </w:r>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w:t>
          </w:r>
          <w:r w:rsidR="00076BD1">
            <w:rPr>
              <w:rFonts w:eastAsiaTheme="minorEastAsia"/>
            </w:rPr>
            <w:t>vorkommende</w:t>
          </w:r>
          <w:r w:rsidR="00AB74C2">
            <w:rPr>
              <w:rFonts w:eastAsiaTheme="minorEastAsia"/>
            </w:rPr>
            <w:t xml:space="preserve"> </w:t>
          </w:r>
          <w:r w:rsidR="00E34142">
            <w:rPr>
              <w:rFonts w:eastAsiaTheme="minorEastAsia"/>
            </w:rPr>
            <w:t xml:space="preserve">Bezeichnung tiefes Lernen </w:t>
          </w:r>
          <w:r w:rsidR="00E34142" w:rsidRPr="00800D1B">
            <w:rPr>
              <w:rFonts w:eastAsiaTheme="minorEastAsia"/>
              <w:i/>
              <w:iCs/>
            </w:rPr>
            <w:t xml:space="preserve">(engl. </w:t>
          </w:r>
          <w:proofErr w:type="spellStart"/>
          <w:r w:rsidR="00E34142" w:rsidRPr="00800D1B">
            <w:rPr>
              <w:rFonts w:eastAsiaTheme="minorEastAsia"/>
              <w:i/>
              <w:iCs/>
            </w:rPr>
            <w:t>deep</w:t>
          </w:r>
          <w:proofErr w:type="spellEnd"/>
          <w:r w:rsidR="00E34142" w:rsidRPr="00800D1B">
            <w:rPr>
              <w:rFonts w:eastAsiaTheme="minorEastAsia"/>
              <w:i/>
              <w:iCs/>
            </w:rPr>
            <w:t xml:space="preserve"> </w:t>
          </w:r>
          <w:proofErr w:type="spellStart"/>
          <w:r w:rsidR="00E34142" w:rsidRPr="00800D1B">
            <w:rPr>
              <w:rFonts w:eastAsiaTheme="minorEastAsia"/>
              <w:i/>
              <w:iCs/>
            </w:rPr>
            <w:t>learning</w:t>
          </w:r>
          <w:proofErr w:type="spellEnd"/>
          <w:r w:rsidR="00E34142" w:rsidRPr="00800D1B">
            <w:rPr>
              <w:rFonts w:eastAsiaTheme="minorEastAsia"/>
              <w:i/>
              <w:iCs/>
            </w:rPr>
            <w:t>)</w:t>
          </w:r>
          <w:r w:rsidR="00AB74C2" w:rsidRPr="00800D1B">
            <w:rPr>
              <w:rFonts w:eastAsiaTheme="minorEastAsia"/>
              <w:i/>
              <w:iCs/>
            </w:rPr>
            <w:t>,</w:t>
          </w:r>
          <w:r w:rsidR="00AB74C2">
            <w:rPr>
              <w:rFonts w:eastAsiaTheme="minorEastAsia"/>
            </w:rPr>
            <w:t xml:space="preserve"> beschreibt ein KNN, das über viele</w:t>
          </w:r>
          <w:r w:rsidR="007F1FF7">
            <w:rPr>
              <w:rFonts w:eastAsiaTheme="minorEastAsia"/>
            </w:rPr>
            <w:t xml:space="preserve"> </w:t>
          </w:r>
          <w:r w:rsidR="0004516A">
            <w:rPr>
              <w:rFonts w:eastAsiaTheme="minorEastAsia"/>
            </w:rPr>
            <w:t>verdeckte Schichten verfügt.</w:t>
          </w:r>
          <w:r w:rsidR="00035EEE">
            <w:rPr>
              <w:rFonts w:eastAsiaTheme="minorEastAsia"/>
            </w:rPr>
            <w:t xml:space="preserve"> </w:t>
          </w:r>
          <w:r w:rsidR="007644BF">
            <w:rPr>
              <w:rFonts w:eastAsiaTheme="minorEastAsia"/>
            </w:rPr>
            <w:t>Je größer die Anzahl der verdeckten Schichten und de</w:t>
          </w:r>
          <w:r w:rsidR="00F07414">
            <w:rPr>
              <w:rFonts w:eastAsiaTheme="minorEastAsia"/>
            </w:rPr>
            <w:t>r</w:t>
          </w:r>
          <w:r w:rsidR="007644BF">
            <w:rPr>
              <w:rFonts w:eastAsiaTheme="minorEastAsia"/>
            </w:rPr>
            <w:t xml:space="preserve"> Neuronen ist, desto besser</w:t>
          </w:r>
          <w:r w:rsidR="001B285C">
            <w:rPr>
              <w:rFonts w:eastAsiaTheme="minorEastAsia"/>
            </w:rPr>
            <w:t xml:space="preserve"> können</w:t>
          </w:r>
          <w:r w:rsidR="001477E7">
            <w:rPr>
              <w:rFonts w:eastAsiaTheme="minorEastAsia"/>
            </w:rPr>
            <w:t xml:space="preserve"> Muster erkennt werden, oder Objekte </w:t>
          </w:r>
          <w:r w:rsidR="007031FD">
            <w:rPr>
              <w:rFonts w:eastAsiaTheme="minorEastAsia"/>
            </w:rPr>
            <w:t>klassifiziert</w:t>
          </w:r>
          <w:r w:rsidR="001477E7">
            <w:rPr>
              <w:rFonts w:eastAsiaTheme="minorEastAsia"/>
            </w:rPr>
            <w:t xml:space="preserve"> werden.</w:t>
          </w:r>
          <w:r w:rsidR="00DD7642">
            <w:rPr>
              <w:rFonts w:eastAsiaTheme="minorEastAsia"/>
            </w:rPr>
            <w:t xml:space="preserve"> </w:t>
          </w:r>
          <w:r w:rsidR="00B82621">
            <w:rPr>
              <w:rFonts w:eastAsiaTheme="minorEastAsia"/>
            </w:rPr>
            <w:t xml:space="preserve">So basiert z.B. </w:t>
          </w:r>
          <w:r w:rsidR="00455471">
            <w:rPr>
              <w:rFonts w:eastAsiaTheme="minorEastAsia"/>
            </w:rPr>
            <w:t>der</w:t>
          </w:r>
          <w:r w:rsidR="00233D21">
            <w:rPr>
              <w:rFonts w:eastAsiaTheme="minorEastAsia"/>
            </w:rPr>
            <w:t xml:space="preserve"> zu Beginn der</w:t>
          </w:r>
          <w:r w:rsidR="00054CD6">
            <w:rPr>
              <w:rFonts w:eastAsiaTheme="minorEastAsia"/>
            </w:rPr>
            <w:t xml:space="preserve"> </w:t>
          </w:r>
          <w:r w:rsidR="00E52117">
            <w:rPr>
              <w:rFonts w:eastAsiaTheme="minorEastAsia"/>
            </w:rPr>
            <w:fldChar w:fldCharType="begin"/>
          </w:r>
          <w:r w:rsidR="00E52117">
            <w:rPr>
              <w:rFonts w:eastAsiaTheme="minorEastAsia"/>
            </w:rPr>
            <w:instrText xml:space="preserve"> REF _Ref65792598 \h </w:instrText>
          </w:r>
          <w:r w:rsidR="00E52117">
            <w:rPr>
              <w:rFonts w:eastAsiaTheme="minorEastAsia"/>
            </w:rPr>
          </w:r>
          <w:r w:rsidR="00E52117">
            <w:rPr>
              <w:rFonts w:eastAsiaTheme="minorEastAsia"/>
            </w:rPr>
            <w:fldChar w:fldCharType="separate"/>
          </w:r>
          <w:r w:rsidR="00E52117" w:rsidRPr="003574C7">
            <w:t>Einleitung</w:t>
          </w:r>
          <w:r w:rsidR="00E52117">
            <w:rPr>
              <w:rFonts w:eastAsiaTheme="minorEastAsia"/>
            </w:rPr>
            <w:fldChar w:fldCharType="end"/>
          </w:r>
          <w:r w:rsidR="00233D21">
            <w:rPr>
              <w:rFonts w:eastAsiaTheme="minorEastAsia"/>
            </w:rPr>
            <w:t xml:space="preserve"> </w:t>
          </w:r>
          <w:r w:rsidR="00455471">
            <w:rPr>
              <w:rFonts w:eastAsiaTheme="minorEastAsia"/>
            </w:rPr>
            <w:t>beschriebene GO-Computer</w:t>
          </w:r>
          <w:r w:rsidR="00E52117">
            <w:rPr>
              <w:rFonts w:eastAsiaTheme="minorEastAsia"/>
            </w:rPr>
            <w:t xml:space="preserve"> auf </w:t>
          </w:r>
          <w:r w:rsidR="00DC414C">
            <w:rPr>
              <w:rFonts w:eastAsiaTheme="minorEastAsia"/>
            </w:rPr>
            <w:t>tiefen neuronalen Netzen.</w:t>
          </w:r>
          <w:r w:rsidR="00455471">
            <w:rPr>
              <w:rFonts w:eastAsiaTheme="minorEastAsia"/>
            </w:rPr>
            <w:t xml:space="preserve"> </w:t>
          </w:r>
        </w:p>
        <w:p w14:paraId="2D189F81" w14:textId="77777777"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287FDD">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20]","plainTextFormattedCitation":"[20]","previouslyFormattedCitation":"[20]"},"properties":{"noteIndex":0},"schema":"https://github.com/citation-style-language/schema/raw/master/csl-citation.json"}</w:instrText>
          </w:r>
          <w:r w:rsidR="00562D3C">
            <w:fldChar w:fldCharType="separate"/>
          </w:r>
          <w:r w:rsidR="00771C31" w:rsidRPr="00771C31">
            <w:rPr>
              <w:noProof/>
            </w:rPr>
            <w:t>[20]</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5E677B83" w14:textId="2F5D65D6" w:rsidR="002A09C7" w:rsidRPr="00CE7EE8" w:rsidRDefault="006D788F" w:rsidP="00CE7EE8">
          <w:r>
            <w:t xml:space="preserve">  </w:t>
          </w:r>
          <w:r w:rsidR="008D5FCB">
            <w:t xml:space="preserve"> </w:t>
          </w:r>
          <w:r w:rsidR="00EF76C7">
            <w:t xml:space="preserve"> </w:t>
          </w:r>
          <w:r w:rsidR="00A44CD6">
            <w:t xml:space="preserve"> </w:t>
          </w:r>
        </w:p>
        <w:p w14:paraId="1DFDFE03" w14:textId="14AAD705" w:rsidR="002F1797" w:rsidRDefault="00937617" w:rsidP="002F1797">
          <w:pPr>
            <w:pStyle w:val="berschrift2"/>
          </w:pPr>
          <w:bookmarkStart w:id="50" w:name="_Ref66208620"/>
          <w:bookmarkStart w:id="51" w:name="_Toc66477595"/>
          <w:bookmarkStart w:id="52" w:name="_Toc66749927"/>
          <w:r>
            <w:t>Wirkstoffsuche</w:t>
          </w:r>
          <w:r w:rsidRPr="009A3299">
            <w:t xml:space="preserve"> </w:t>
          </w:r>
          <w:r w:rsidR="009A3299" w:rsidRPr="009A3299">
            <w:t>im</w:t>
          </w:r>
          <w:r w:rsidR="00AB7623" w:rsidRPr="009A3299">
            <w:t xml:space="preserve"> Zeitalter von Big </w:t>
          </w:r>
          <w:bookmarkEnd w:id="50"/>
          <w:bookmarkEnd w:id="51"/>
          <w:r>
            <w:t>Data</w:t>
          </w:r>
          <w:bookmarkEnd w:id="52"/>
        </w:p>
        <w:p w14:paraId="6BB5473A" w14:textId="3ED0F997" w:rsidR="00B00E91" w:rsidRDefault="005A533E" w:rsidP="00B00E91">
          <w:pPr>
            <w:pStyle w:val="berschrift3"/>
          </w:pPr>
          <w:bookmarkStart w:id="53" w:name="_Toc66477596"/>
          <w:bookmarkStart w:id="54" w:name="_Toc66749928"/>
          <w:r>
            <w:t>klassischer</w:t>
          </w:r>
          <w:r w:rsidR="00B00E91">
            <w:t xml:space="preserve"> </w:t>
          </w:r>
          <w:r w:rsidR="001B5E64">
            <w:t>W</w:t>
          </w:r>
          <w:r w:rsidR="00B00E91">
            <w:t>eg</w:t>
          </w:r>
          <w:bookmarkEnd w:id="53"/>
          <w:bookmarkEnd w:id="54"/>
          <w:r w:rsidR="00B00E91">
            <w:t xml:space="preserve"> </w:t>
          </w:r>
        </w:p>
        <w:p w14:paraId="68A6E3A5" w14:textId="20B9CB5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287FDD">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1]","plainTextFormattedCitation":"[21]","previouslyFormattedCitation":"[21]"},"properties":{"noteIndex":0},"schema":"https://github.com/citation-style-language/schema/raw/master/csl-citation.json"}</w:instrText>
          </w:r>
          <w:r w:rsidR="00CA238B">
            <w:fldChar w:fldCharType="separate"/>
          </w:r>
          <w:r w:rsidR="00771C31" w:rsidRPr="00771C31">
            <w:rPr>
              <w:noProof/>
            </w:rPr>
            <w:t>[21]</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 xml:space="preserve">(engl. </w:t>
          </w:r>
          <w:proofErr w:type="spellStart"/>
          <w:r w:rsidR="00084451" w:rsidRPr="00800D1B">
            <w:rPr>
              <w:i/>
              <w:iCs/>
            </w:rPr>
            <w:t>small</w:t>
          </w:r>
          <w:proofErr w:type="spellEnd"/>
          <w:r w:rsidR="00084451" w:rsidRPr="00800D1B">
            <w:rPr>
              <w:i/>
              <w:iCs/>
            </w:rPr>
            <w:t xml:space="preserve"> </w:t>
          </w:r>
          <w:proofErr w:type="spellStart"/>
          <w:r w:rsidR="00084451" w:rsidRPr="00800D1B">
            <w:rPr>
              <w:i/>
              <w:iCs/>
            </w:rPr>
            <w:t>molecule</w:t>
          </w:r>
          <w:proofErr w:type="spellEnd"/>
          <w:r w:rsidR="00084451" w:rsidRPr="00800D1B">
            <w:rPr>
              <w:i/>
              <w:iCs/>
            </w:rPr>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55" w:name="_Toc66477597"/>
          <w:bookmarkStart w:id="56" w:name="_Toc66749929"/>
          <w:r>
            <w:t>virtuelles</w:t>
          </w:r>
          <w:r w:rsidR="00685743">
            <w:t xml:space="preserve"> Screening</w:t>
          </w:r>
          <w:bookmarkEnd w:id="55"/>
          <w:bookmarkEnd w:id="56"/>
        </w:p>
        <w:p w14:paraId="7F7BE94E" w14:textId="6510D03D"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287FDD">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2]","plainTextFormattedCitation":"[22]","previouslyFormattedCitation":"[22]"},"properties":{"noteIndex":0},"schema":"https://github.com/citation-style-language/schema/raw/master/csl-citation.json"}</w:instrText>
          </w:r>
          <w:r w:rsidR="005237C0">
            <w:fldChar w:fldCharType="separate"/>
          </w:r>
          <w:r w:rsidR="00771C31" w:rsidRPr="00771C31">
            <w:rPr>
              <w:noProof/>
            </w:rPr>
            <w:t>[22]</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7E08BB7B"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w:t>
          </w:r>
          <w:proofErr w:type="spellStart"/>
          <w:r w:rsidR="00EB3037" w:rsidRPr="002121B9">
            <w:rPr>
              <w:i/>
              <w:iCs/>
            </w:rPr>
            <w:t>interaction</w:t>
          </w:r>
          <w:proofErr w:type="spellEnd"/>
          <w:r w:rsidR="00EB3037" w:rsidRPr="002121B9">
            <w:rPr>
              <w:i/>
              <w:iCs/>
            </w:rPr>
            <w:t xml:space="preserve">;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287FDD">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3]","plainTextFormattedCitation":"[23]","previouslyFormattedCitation":"[23]"},"properties":{"noteIndex":0},"schema":"https://github.com/citation-style-language/schema/raw/master/csl-citation.json"}</w:instrText>
          </w:r>
          <w:r w:rsidR="007A55C2">
            <w:fldChar w:fldCharType="separate"/>
          </w:r>
          <w:r w:rsidR="00771C31" w:rsidRPr="00771C31">
            <w:rPr>
              <w:noProof/>
            </w:rPr>
            <w:t>[23]</w:t>
          </w:r>
          <w:r w:rsidR="007A55C2">
            <w:fldChar w:fldCharType="end"/>
          </w:r>
          <w:r w:rsidR="006754C0">
            <w:t xml:space="preserve"> </w:t>
          </w:r>
          <w:r w:rsidR="006754C0">
            <w:fldChar w:fldCharType="begin" w:fldLock="1"/>
          </w:r>
          <w:r w:rsidR="00287FDD">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4]","plainTextFormattedCitation":"[24]","previouslyFormattedCitation":"[24]"},"properties":{"noteIndex":0},"schema":"https://github.com/citation-style-language/schema/raw/master/csl-citation.json"}</w:instrText>
          </w:r>
          <w:r w:rsidR="006754C0">
            <w:fldChar w:fldCharType="separate"/>
          </w:r>
          <w:r w:rsidR="00771C31" w:rsidRPr="00771C31">
            <w:rPr>
              <w:noProof/>
            </w:rPr>
            <w:t>[24]</w:t>
          </w:r>
          <w:r w:rsidR="006754C0">
            <w:fldChar w:fldCharType="end"/>
          </w:r>
          <w:r w:rsidR="006754C0">
            <w:t xml:space="preserve"> </w:t>
          </w:r>
          <w:r w:rsidR="006754C0">
            <w:fldChar w:fldCharType="begin" w:fldLock="1"/>
          </w:r>
          <w:r w:rsidR="00287FDD">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5]","plainTextFormattedCitation":"[25]","previouslyFormattedCitation":"[25]"},"properties":{"noteIndex":0},"schema":"https://github.com/citation-style-language/schema/raw/master/csl-citation.json"}</w:instrText>
          </w:r>
          <w:r w:rsidR="006754C0">
            <w:fldChar w:fldCharType="separate"/>
          </w:r>
          <w:r w:rsidR="00771C31" w:rsidRPr="00771C31">
            <w:rPr>
              <w:noProof/>
            </w:rPr>
            <w:t>[25]</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287FDD">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6]","plainTextFormattedCitation":"[26]","previouslyFormattedCitation":"[26]"},"properties":{"noteIndex":0},"schema":"https://github.com/citation-style-language/schema/raw/master/csl-citation.json"}</w:instrText>
          </w:r>
          <w:r w:rsidR="009F1A4E">
            <w:fldChar w:fldCharType="separate"/>
          </w:r>
          <w:r w:rsidR="00771C31" w:rsidRPr="00771C31">
            <w:rPr>
              <w:noProof/>
            </w:rPr>
            <w:t>[26]</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FD298FE"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287FDD">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7]","plainTextFormattedCitation":"[27]","previouslyFormattedCitation":"[27]"},"properties":{"noteIndex":0},"schema":"https://github.com/citation-style-language/schema/raw/master/csl-citation.json"}</w:instrText>
          </w:r>
          <w:r w:rsidR="003D4A7A">
            <w:fldChar w:fldCharType="separate"/>
          </w:r>
          <w:r w:rsidR="00771C31" w:rsidRPr="00771C31">
            <w:rPr>
              <w:noProof/>
            </w:rPr>
            <w:t>[27]</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proofErr w:type="spellStart"/>
          <w:r w:rsidR="00AE2D19" w:rsidRPr="002121B9">
            <w:rPr>
              <w:i/>
              <w:iCs/>
            </w:rPr>
            <w:t>natural</w:t>
          </w:r>
          <w:proofErr w:type="spellEnd"/>
          <w:r w:rsidR="00AE2D19" w:rsidRPr="002121B9">
            <w:rPr>
              <w:i/>
              <w:iCs/>
            </w:rPr>
            <w:t xml:space="preserve"> </w:t>
          </w:r>
          <w:proofErr w:type="spellStart"/>
          <w:r w:rsidR="00AE2D19" w:rsidRPr="002121B9">
            <w:rPr>
              <w:i/>
              <w:iCs/>
            </w:rPr>
            <w:t>language</w:t>
          </w:r>
          <w:proofErr w:type="spellEnd"/>
          <w:r w:rsidR="00AE2D19" w:rsidRPr="002121B9">
            <w:rPr>
              <w:i/>
              <w:iCs/>
            </w:rPr>
            <w:t xml:space="preserve"> </w:t>
          </w:r>
          <w:proofErr w:type="spellStart"/>
          <w:r w:rsidR="00AE2D19" w:rsidRPr="002121B9">
            <w:rPr>
              <w:i/>
              <w:iCs/>
            </w:rPr>
            <w:t>processing</w:t>
          </w:r>
          <w:proofErr w:type="spellEnd"/>
          <w:r w:rsidR="00AE2D19" w:rsidRPr="002121B9">
            <w:rPr>
              <w:i/>
              <w:iCs/>
            </w:rPr>
            <w:t>;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287FDD">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7]","plainTextFormattedCitation":"[27]","previouslyFormattedCitation":"[27]"},"properties":{"noteIndex":0},"schema":"https://github.com/citation-style-language/schema/raw/master/csl-citation.json"}</w:instrText>
          </w:r>
          <w:r w:rsidR="00265C2E">
            <w:fldChar w:fldCharType="separate"/>
          </w:r>
          <w:r w:rsidR="00771C31" w:rsidRPr="00771C31">
            <w:rPr>
              <w:noProof/>
            </w:rPr>
            <w:t>[27]</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D086815"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052112">
            <w:t>Kapitel 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57" w:name="_Ref66154697"/>
          <w:bookmarkStart w:id="58" w:name="_Toc66477598"/>
          <w:bookmarkStart w:id="59" w:name="_Toc66749930"/>
          <w:r>
            <w:t>CPI</w:t>
          </w:r>
          <w:r w:rsidR="00F720B6">
            <w:t xml:space="preserve"> </w:t>
          </w:r>
          <w:r>
            <w:t>T</w:t>
          </w:r>
          <w:r w:rsidR="00F720B6">
            <w:t>ext</w:t>
          </w:r>
          <w:r>
            <w:t xml:space="preserve"> M</w:t>
          </w:r>
          <w:r w:rsidR="00F720B6">
            <w:t>ining</w:t>
          </w:r>
          <w:bookmarkEnd w:id="57"/>
          <w:bookmarkEnd w:id="58"/>
          <w:bookmarkEnd w:id="59"/>
          <w:r w:rsidR="00F720B6">
            <w:t xml:space="preserve"> </w:t>
          </w:r>
        </w:p>
        <w:p w14:paraId="60C71FFD" w14:textId="33D6D191" w:rsidR="005D3C7D" w:rsidRDefault="005D3C7D" w:rsidP="00813877">
          <w:r>
            <w:t xml:space="preserve">Im CPI Text Mining geht es, wie in </w:t>
          </w:r>
          <w:r>
            <w:fldChar w:fldCharType="begin"/>
          </w:r>
          <w:r>
            <w:instrText xml:space="preserve"> REF _Ref66208620 \r \h </w:instrText>
          </w:r>
          <w:r>
            <w:fldChar w:fldCharType="separate"/>
          </w:r>
          <w:r>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281602">
            <w:t xml:space="preserve">Abbildung </w:t>
          </w:r>
          <w:r w:rsidR="00281602">
            <w:rPr>
              <w:noProof/>
            </w:rPr>
            <w:t>9</w:t>
          </w:r>
          <w:r w:rsidR="00281602">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1014A877" w:rsidR="005C1895" w:rsidRDefault="00772E42" w:rsidP="00772E42">
          <w:pPr>
            <w:pStyle w:val="Beschriftung"/>
            <w:jc w:val="both"/>
          </w:pPr>
          <w:bookmarkStart w:id="60"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426A43" w:rsidRPr="007962A4">
            <w:rPr>
              <w:b/>
              <w:bCs/>
              <w:noProof/>
            </w:rPr>
            <w:t>9</w:t>
          </w:r>
          <w:r w:rsidRPr="007962A4">
            <w:rPr>
              <w:b/>
              <w:bCs/>
            </w:rPr>
            <w:fldChar w:fldCharType="end"/>
          </w:r>
          <w:bookmarkEnd w:id="60"/>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 xml:space="preserve">Bei dem CPI Text Mining handelt es sich um eine konkrete Anwendung von allgemeinem </w:t>
          </w:r>
          <w:proofErr w:type="spellStart"/>
          <w:r>
            <w:t>Beziehung</w:t>
          </w:r>
          <w:r w:rsidR="00323AFA">
            <w:t>s</w:t>
          </w:r>
          <w:proofErr w:type="spellEnd"/>
          <w:r w:rsidR="00C954CC">
            <w:t xml:space="preserve"> </w:t>
          </w:r>
          <w:r>
            <w:t xml:space="preserve">Text Mining </w:t>
          </w:r>
          <w:r w:rsidRPr="00800D1B">
            <w:rPr>
              <w:i/>
              <w:iCs/>
            </w:rPr>
            <w:t xml:space="preserve">(engl. </w:t>
          </w:r>
          <w:proofErr w:type="spellStart"/>
          <w:r w:rsidRPr="00800D1B">
            <w:rPr>
              <w:i/>
              <w:iCs/>
            </w:rPr>
            <w:t>relation</w:t>
          </w:r>
          <w:proofErr w:type="spellEnd"/>
          <w:r w:rsidRPr="00800D1B">
            <w:rPr>
              <w:i/>
              <w:iCs/>
            </w:rPr>
            <w:t xml:space="preserve"> </w:t>
          </w:r>
          <w:proofErr w:type="spellStart"/>
          <w:r w:rsidRPr="00800D1B">
            <w:rPr>
              <w:i/>
              <w:iCs/>
            </w:rPr>
            <w:t>extraction</w:t>
          </w:r>
          <w:proofErr w:type="spellEnd"/>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xml:space="preserve">. protein-protein </w:t>
          </w:r>
          <w:proofErr w:type="spellStart"/>
          <w:r w:rsidR="001222F5" w:rsidRPr="007962A4">
            <w:rPr>
              <w:i/>
              <w:iCs/>
            </w:rPr>
            <w:t>interactions</w:t>
          </w:r>
          <w:proofErr w:type="spellEnd"/>
          <w:r w:rsidR="001222F5" w:rsidRPr="007962A4">
            <w:rPr>
              <w:i/>
              <w:iCs/>
            </w:rPr>
            <w:t>)</w:t>
          </w:r>
          <w:r w:rsidR="001222F5">
            <w:t xml:space="preserve">, Gen-Krankheit Zusammenhänge </w:t>
          </w:r>
          <w:r w:rsidR="001222F5" w:rsidRPr="00800D1B">
            <w:rPr>
              <w:i/>
              <w:iCs/>
            </w:rPr>
            <w:t>(engl. gene-</w:t>
          </w:r>
          <w:proofErr w:type="spellStart"/>
          <w:r w:rsidR="001222F5" w:rsidRPr="00800D1B">
            <w:rPr>
              <w:i/>
              <w:iCs/>
            </w:rPr>
            <w:t>disease</w:t>
          </w:r>
          <w:proofErr w:type="spellEnd"/>
          <w:r w:rsidR="001222F5" w:rsidRPr="00800D1B">
            <w:rPr>
              <w:i/>
              <w:iCs/>
            </w:rPr>
            <w:t xml:space="preserve"> </w:t>
          </w:r>
          <w:proofErr w:type="spellStart"/>
          <w:r w:rsidR="001222F5" w:rsidRPr="00800D1B">
            <w:rPr>
              <w:i/>
              <w:iCs/>
            </w:rPr>
            <w:t>associations</w:t>
          </w:r>
          <w:proofErr w:type="spellEnd"/>
          <w:r w:rsidR="001222F5" w:rsidRPr="00800D1B">
            <w:rPr>
              <w:i/>
              <w:iCs/>
            </w:rPr>
            <w:t>)</w:t>
          </w:r>
          <w:r w:rsidR="001222F5">
            <w:t xml:space="preserve"> und</w:t>
          </w:r>
          <w:r w:rsidR="005D4694">
            <w:t xml:space="preserve"> chemische Verbindungen</w:t>
          </w:r>
          <w:r w:rsidR="005D4694">
            <w:noBreakHyphen/>
            <w:t xml:space="preserve">Gen Interaktionen </w:t>
          </w:r>
          <w:r w:rsidR="00B9294E" w:rsidRPr="00800D1B">
            <w:rPr>
              <w:i/>
              <w:iCs/>
            </w:rPr>
            <w:t>(engl. compound-</w:t>
          </w:r>
          <w:proofErr w:type="spellStart"/>
          <w:r w:rsidR="00B9294E" w:rsidRPr="00800D1B">
            <w:rPr>
              <w:i/>
              <w:iCs/>
            </w:rPr>
            <w:t>gene</w:t>
          </w:r>
          <w:proofErr w:type="spellEnd"/>
          <w:r w:rsidR="00B9294E" w:rsidRPr="00800D1B">
            <w:rPr>
              <w:i/>
              <w:iCs/>
            </w:rPr>
            <w:t xml:space="preserve"> </w:t>
          </w:r>
          <w:proofErr w:type="spellStart"/>
          <w:r w:rsidR="00B9294E" w:rsidRPr="00800D1B">
            <w:rPr>
              <w:i/>
              <w:iCs/>
            </w:rPr>
            <w:t>interaction</w:t>
          </w:r>
          <w:proofErr w:type="spellEnd"/>
          <w:r w:rsidR="00B9294E" w:rsidRPr="00800D1B">
            <w:rPr>
              <w:i/>
              <w:iCs/>
            </w:rPr>
            <w:t>)</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61" w:name="_Toc66477599"/>
          <w:bookmarkStart w:id="62" w:name="_Toc66749931"/>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61"/>
          <w:bookmarkEnd w:id="62"/>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1024BD06"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287FDD">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8]","plainTextFormattedCitation":"[28]","previouslyFormattedCitation":"[28]"},"properties":{"noteIndex":0},"schema":"https://github.com/citation-style-language/schema/raw/master/csl-citation.json"}</w:instrText>
          </w:r>
          <w:r w:rsidR="000848C0">
            <w:fldChar w:fldCharType="separate"/>
          </w:r>
          <w:r w:rsidR="00771C31" w:rsidRPr="00771C31">
            <w:rPr>
              <w:noProof/>
            </w:rPr>
            <w:t>[28]</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287FDD">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9]","plainTextFormattedCitation":"[29]","previouslyFormattedCitation":"[29]"},"properties":{"noteIndex":0},"schema":"https://github.com/citation-style-language/schema/raw/master/csl-citation.json"}</w:instrText>
          </w:r>
          <w:r w:rsidR="00752DC6">
            <w:fldChar w:fldCharType="separate"/>
          </w:r>
          <w:r w:rsidR="00771C31" w:rsidRPr="00771C31">
            <w:rPr>
              <w:noProof/>
            </w:rPr>
            <w:t>[29]</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287FDD">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30]","plainTextFormattedCitation":"[30]","previouslyFormattedCitation":"[30]"},"properties":{"noteIndex":0},"schema":"https://github.com/citation-style-language/schema/raw/master/csl-citation.json"}</w:instrText>
          </w:r>
          <w:r w:rsidR="00752DC6">
            <w:fldChar w:fldCharType="separate"/>
          </w:r>
          <w:r w:rsidR="00771C31" w:rsidRPr="00771C31">
            <w:rPr>
              <w:noProof/>
            </w:rPr>
            <w:t>[30]</w:t>
          </w:r>
          <w:r w:rsidR="00752DC6">
            <w:fldChar w:fldCharType="end"/>
          </w:r>
          <w:r w:rsidR="00BE56CE">
            <w:t xml:space="preserve"> </w:t>
          </w:r>
          <w:r w:rsidR="00CF5A4D">
            <w:t>verbessert werden.</w:t>
          </w:r>
          <w:r w:rsidR="00BF4C09">
            <w:t xml:space="preserve"> </w:t>
          </w:r>
        </w:p>
        <w:p w14:paraId="166EAC7D" w14:textId="35B3E98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287FDD">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1]","plainTextFormattedCitation":"[31]","previouslyFormattedCitation":"[31]"},"properties":{"noteIndex":0},"schema":"https://github.com/citation-style-language/schema/raw/master/csl-citation.json"}</w:instrText>
          </w:r>
          <w:r>
            <w:fldChar w:fldCharType="separate"/>
          </w:r>
          <w:r w:rsidR="00771C31" w:rsidRPr="00771C31">
            <w:rPr>
              <w:noProof/>
            </w:rPr>
            <w:t>[31]</w:t>
          </w:r>
          <w:r>
            <w:fldChar w:fldCharType="end"/>
          </w:r>
          <w:r>
            <w:t xml:space="preserve"> </w:t>
          </w:r>
          <w:r w:rsidR="00905C2A">
            <w:t>oder automatisiert</w:t>
          </w:r>
          <w:r>
            <w:t xml:space="preserve"> </w:t>
          </w:r>
          <w:r>
            <w:fldChar w:fldCharType="begin" w:fldLock="1"/>
          </w:r>
          <w:r w:rsidR="00287FDD">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2]","plainTextFormattedCitation":"[32]","previouslyFormattedCitation":"[32]"},"properties":{"noteIndex":0},"schema":"https://github.com/citation-style-language/schema/raw/master/csl-citation.json"}</w:instrText>
          </w:r>
          <w:r>
            <w:fldChar w:fldCharType="separate"/>
          </w:r>
          <w:r w:rsidR="00771C31" w:rsidRPr="00771C31">
            <w:rPr>
              <w:noProof/>
            </w:rPr>
            <w:t>[32]</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xml:space="preserve">, lassen </w:t>
          </w:r>
          <w:proofErr w:type="gramStart"/>
          <w:r w:rsidR="00EE554B">
            <w:t>sich relativ</w:t>
          </w:r>
          <w:proofErr w:type="gramEnd"/>
          <w:r w:rsidR="00EE554B">
            <w:t xml:space="preserve">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287FDD">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3]","plainTextFormattedCitation":"[33]","previouslyFormattedCitation":"[33]"},"properties":{"noteIndex":0},"schema":"https://github.com/citation-style-language/schema/raw/master/csl-citation.json"}</w:instrText>
          </w:r>
          <w:r w:rsidR="00346A1F">
            <w:fldChar w:fldCharType="separate"/>
          </w:r>
          <w:r w:rsidR="00771C31" w:rsidRPr="00771C31">
            <w:rPr>
              <w:noProof/>
            </w:rPr>
            <w:t>[33]</w:t>
          </w:r>
          <w:r w:rsidR="00346A1F">
            <w:fldChar w:fldCharType="end"/>
          </w:r>
          <w:r w:rsidR="005115FE">
            <w:t>.</w:t>
          </w:r>
          <w:r w:rsidR="00497B13">
            <w:t xml:space="preserve"> </w:t>
          </w:r>
          <w:r w:rsidR="00F971AA">
            <w:t xml:space="preserve"> </w:t>
          </w:r>
          <w:r w:rsidR="00EE554B">
            <w:t xml:space="preserve"> </w:t>
          </w:r>
        </w:p>
        <w:p w14:paraId="789D329A" w14:textId="145FCAAE"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287FDD">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4]","plainTextFormattedCitation":"[34]","previouslyFormattedCitation":"[34]"},"properties":{"noteIndex":0},"schema":"https://github.com/citation-style-language/schema/raw/master/csl-citation.json"}</w:instrText>
          </w:r>
          <w:r w:rsidR="005F7385">
            <w:fldChar w:fldCharType="separate"/>
          </w:r>
          <w:r w:rsidR="00771C31" w:rsidRPr="00771C31">
            <w:rPr>
              <w:noProof/>
            </w:rPr>
            <w:t>[34]</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287FDD">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5]","plainTextFormattedCitation":"[35]","previouslyFormattedCitation":"[35]"},"properties":{"noteIndex":0},"schema":"https://github.com/citation-style-language/schema/raw/master/csl-citation.json"}</w:instrText>
          </w:r>
          <w:r w:rsidR="005F7385">
            <w:fldChar w:fldCharType="separate"/>
          </w:r>
          <w:r w:rsidR="00771C31" w:rsidRPr="00771C31">
            <w:rPr>
              <w:noProof/>
            </w:rPr>
            <w:t>[35]</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287FDD">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6]","plainTextFormattedCitation":"[36]","previouslyFormattedCitation":"[36]"},"properties":{"noteIndex":0},"schema":"https://github.com/citation-style-language/schema/raw/master/csl-citation.json"}</w:instrText>
          </w:r>
          <w:r w:rsidR="00241EBD">
            <w:fldChar w:fldCharType="separate"/>
          </w:r>
          <w:r w:rsidR="00771C31" w:rsidRPr="00771C31">
            <w:rPr>
              <w:noProof/>
            </w:rPr>
            <w:t>[36]</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00E04F7B">
            <w:rPr>
              <w:shd w:val="clear" w:color="auto" w:fill="FFFFFF"/>
            </w:rPr>
            <w:fldChar w:fldCharType="separate"/>
          </w:r>
          <w:r w:rsidR="00771C31" w:rsidRPr="00771C31">
            <w:rPr>
              <w:noProof/>
              <w:shd w:val="clear" w:color="auto" w:fill="FFFFFF"/>
            </w:rPr>
            <w:t>[37]</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2A5FF5" w:rsidRPr="002A5FF5">
            <w:rPr>
              <w:i/>
              <w:iCs/>
              <w:shd w:val="clear" w:color="auto" w:fill="FFFFFF"/>
            </w:rPr>
            <w:t>Automated</w:t>
          </w:r>
          <w:proofErr w:type="spellEnd"/>
          <w:r w:rsidR="002A5FF5" w:rsidRPr="002A5FF5">
            <w:rPr>
              <w:i/>
              <w:iCs/>
              <w:shd w:val="clear" w:color="auto" w:fill="FFFFFF"/>
            </w:rPr>
            <w:t xml:space="preserve"> </w:t>
          </w:r>
          <w:proofErr w:type="spellStart"/>
          <w:r w:rsidR="002A5FF5" w:rsidRPr="002A5FF5">
            <w:rPr>
              <w:i/>
              <w:iCs/>
              <w:shd w:val="clear" w:color="auto" w:fill="FFFFFF"/>
            </w:rPr>
            <w:t>recognition</w:t>
          </w:r>
          <w:proofErr w:type="spellEnd"/>
          <w:r w:rsidR="002A5FF5" w:rsidRPr="002A5FF5">
            <w:rPr>
              <w:i/>
              <w:iCs/>
              <w:shd w:val="clear" w:color="auto" w:fill="FFFFFF"/>
            </w:rPr>
            <w:t xml:space="preserve"> </w:t>
          </w:r>
          <w:proofErr w:type="spellStart"/>
          <w:r w:rsidR="002A5FF5" w:rsidRPr="002A5FF5">
            <w:rPr>
              <w:i/>
              <w:iCs/>
              <w:shd w:val="clear" w:color="auto" w:fill="FFFFFF"/>
            </w:rPr>
            <w:t>of</w:t>
          </w:r>
          <w:proofErr w:type="spellEnd"/>
          <w:r w:rsidR="002A5FF5" w:rsidRPr="002A5FF5">
            <w:rPr>
              <w:i/>
              <w:iCs/>
              <w:shd w:val="clear" w:color="auto" w:fill="FFFFFF"/>
            </w:rPr>
            <w:t xml:space="preserve"> </w:t>
          </w:r>
          <w:proofErr w:type="spellStart"/>
          <w:r w:rsidR="002A5FF5" w:rsidRPr="002A5FF5">
            <w:rPr>
              <w:i/>
              <w:iCs/>
              <w:shd w:val="clear" w:color="auto" w:fill="FFFFFF"/>
            </w:rPr>
            <w:t>functional</w:t>
          </w:r>
          <w:proofErr w:type="spellEnd"/>
          <w:r w:rsidR="002A5FF5" w:rsidRPr="002A5FF5">
            <w:rPr>
              <w:i/>
              <w:iCs/>
              <w:shd w:val="clear" w:color="auto" w:fill="FFFFFF"/>
            </w:rPr>
            <w:t xml:space="preserve"> compound-protein </w:t>
          </w:r>
          <w:proofErr w:type="spellStart"/>
          <w:r w:rsidR="002A5FF5" w:rsidRPr="002A5FF5">
            <w:rPr>
              <w:i/>
              <w:iCs/>
              <w:shd w:val="clear" w:color="auto" w:fill="FFFFFF"/>
            </w:rPr>
            <w:t>relationships</w:t>
          </w:r>
          <w:proofErr w:type="spellEnd"/>
          <w:r w:rsidR="002A5FF5" w:rsidRPr="002A5FF5">
            <w:rPr>
              <w:i/>
              <w:iCs/>
              <w:shd w:val="clear" w:color="auto" w:fill="FFFFFF"/>
            </w:rPr>
            <w:t xml:space="preserve"> in </w:t>
          </w:r>
          <w:proofErr w:type="spellStart"/>
          <w:r w:rsidR="002A5FF5" w:rsidRPr="002A5FF5">
            <w:rPr>
              <w:i/>
              <w:iCs/>
              <w:shd w:val="clear" w:color="auto" w:fill="FFFFFF"/>
            </w:rPr>
            <w:t>literature</w:t>
          </w:r>
          <w:proofErr w:type="spellEnd"/>
          <w:r w:rsidR="002A5FF5" w:rsidRPr="002A5FF5">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287FDD">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8]","plainTextFormattedCitation":"[38]","previouslyFormattedCitation":"[38]"},"properties":{"noteIndex":0},"schema":"https://github.com/citation-style-language/schema/raw/master/csl-citation.json"}</w:instrText>
          </w:r>
          <w:r w:rsidR="001C0E3E">
            <w:rPr>
              <w:shd w:val="clear" w:color="auto" w:fill="FFFFFF"/>
            </w:rPr>
            <w:fldChar w:fldCharType="separate"/>
          </w:r>
          <w:r w:rsidR="00771C31" w:rsidRPr="00771C31">
            <w:rPr>
              <w:noProof/>
              <w:shd w:val="clear" w:color="auto" w:fill="FFFFFF"/>
            </w:rPr>
            <w:t>[38]</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287FDD">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9]","plainTextFormattedCitation":"[39]","previouslyFormattedCitation":"[39]"},"properties":{"noteIndex":0},"schema":"https://github.com/citation-style-language/schema/raw/master/csl-citation.json"}</w:instrText>
          </w:r>
          <w:r w:rsidR="005C6720">
            <w:rPr>
              <w:shd w:val="clear" w:color="auto" w:fill="FFFFFF"/>
            </w:rPr>
            <w:fldChar w:fldCharType="separate"/>
          </w:r>
          <w:r w:rsidR="00771C31" w:rsidRPr="00771C31">
            <w:rPr>
              <w:noProof/>
              <w:shd w:val="clear" w:color="auto" w:fill="FFFFFF"/>
            </w:rPr>
            <w:t>[39]</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287FDD">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40]","plainTextFormattedCitation":"[40]","previouslyFormattedCitation":"[40]"},"properties":{"noteIndex":0},"schema":"https://github.com/citation-style-language/schema/raw/master/csl-citation.json"}</w:instrText>
          </w:r>
          <w:r w:rsidR="00AF3470">
            <w:rPr>
              <w:shd w:val="clear" w:color="auto" w:fill="FFFFFF"/>
            </w:rPr>
            <w:fldChar w:fldCharType="separate"/>
          </w:r>
          <w:r w:rsidR="00771C31" w:rsidRPr="00771C31">
            <w:rPr>
              <w:noProof/>
              <w:shd w:val="clear" w:color="auto" w:fill="FFFFFF"/>
            </w:rPr>
            <w:t>[40]</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287FDD">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1]","plainTextFormattedCitation":"[41]","previouslyFormattedCitation":"[41]"},"properties":{"noteIndex":0},"schema":"https://github.com/citation-style-language/schema/raw/master/csl-citation.json"}</w:instrText>
          </w:r>
          <w:r w:rsidR="00706940">
            <w:rPr>
              <w:shd w:val="clear" w:color="auto" w:fill="FFFFFF"/>
            </w:rPr>
            <w:fldChar w:fldCharType="separate"/>
          </w:r>
          <w:r w:rsidR="00771C31" w:rsidRPr="00771C31">
            <w:rPr>
              <w:noProof/>
              <w:shd w:val="clear" w:color="auto" w:fill="FFFFFF"/>
            </w:rPr>
            <w:t>[41]</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187FE0" w:rsidRPr="00187FE0">
            <w:rPr>
              <w:i/>
              <w:iCs/>
              <w:shd w:val="clear" w:color="auto" w:fill="FFFFFF"/>
            </w:rPr>
            <w:t xml:space="preserve">BioBERT: a </w:t>
          </w:r>
          <w:proofErr w:type="spellStart"/>
          <w:r w:rsidR="00187FE0" w:rsidRPr="00187FE0">
            <w:rPr>
              <w:i/>
              <w:iCs/>
              <w:shd w:val="clear" w:color="auto" w:fill="FFFFFF"/>
            </w:rPr>
            <w:t>pre-trained</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language</w:t>
          </w:r>
          <w:proofErr w:type="spellEnd"/>
          <w:r w:rsidR="00187FE0" w:rsidRPr="00187FE0">
            <w:rPr>
              <w:i/>
              <w:iCs/>
              <w:shd w:val="clear" w:color="auto" w:fill="FFFFFF"/>
            </w:rPr>
            <w:t xml:space="preserve"> </w:t>
          </w:r>
          <w:proofErr w:type="spellStart"/>
          <w:r w:rsidR="00187FE0" w:rsidRPr="00187FE0">
            <w:rPr>
              <w:i/>
              <w:iCs/>
              <w:shd w:val="clear" w:color="auto" w:fill="FFFFFF"/>
            </w:rPr>
            <w:t>representation</w:t>
          </w:r>
          <w:proofErr w:type="spellEnd"/>
          <w:r w:rsidR="00187FE0" w:rsidRPr="00187FE0">
            <w:rPr>
              <w:i/>
              <w:iCs/>
              <w:shd w:val="clear" w:color="auto" w:fill="FFFFFF"/>
            </w:rPr>
            <w:t xml:space="preserve"> </w:t>
          </w:r>
          <w:proofErr w:type="spellStart"/>
          <w:r w:rsidR="00187FE0" w:rsidRPr="00187FE0">
            <w:rPr>
              <w:i/>
              <w:iCs/>
              <w:shd w:val="clear" w:color="auto" w:fill="FFFFFF"/>
            </w:rPr>
            <w:t>model</w:t>
          </w:r>
          <w:proofErr w:type="spellEnd"/>
          <w:r w:rsidR="00187FE0" w:rsidRPr="00187FE0">
            <w:rPr>
              <w:i/>
              <w:iCs/>
              <w:shd w:val="clear" w:color="auto" w:fill="FFFFFF"/>
            </w:rPr>
            <w:t xml:space="preserve"> </w:t>
          </w:r>
          <w:proofErr w:type="spellStart"/>
          <w:r w:rsidR="00187FE0" w:rsidRPr="00187FE0">
            <w:rPr>
              <w:i/>
              <w:iCs/>
              <w:shd w:val="clear" w:color="auto" w:fill="FFFFFF"/>
            </w:rPr>
            <w:t>for</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text</w:t>
          </w:r>
          <w:proofErr w:type="spellEnd"/>
          <w:r w:rsidR="00187FE0" w:rsidRPr="00187FE0">
            <w:rPr>
              <w:i/>
              <w:iCs/>
              <w:shd w:val="clear" w:color="auto" w:fill="FFFFFF"/>
            </w:rPr>
            <w:t xml:space="preserve"> </w:t>
          </w:r>
          <w:proofErr w:type="spellStart"/>
          <w:r w:rsidR="00187FE0" w:rsidRPr="00187FE0">
            <w:rPr>
              <w:i/>
              <w:iCs/>
              <w:shd w:val="clear" w:color="auto" w:fill="FFFFFF"/>
            </w:rPr>
            <w:t>mining</w:t>
          </w:r>
          <w:proofErr w:type="spellEnd"/>
          <w:r w:rsidR="00187FE0" w:rsidRPr="00187FE0">
            <w:rPr>
              <w:i/>
              <w:iCs/>
              <w:shd w:val="clear" w:color="auto" w:fill="FFFFFF"/>
            </w:rPr>
            <w:t xml:space="preserve"> 2019)</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730872C6"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287FDD">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00925F97">
            <w:fldChar w:fldCharType="separate"/>
          </w:r>
          <w:r w:rsidR="00771C31" w:rsidRPr="00771C31">
            <w:rPr>
              <w:noProof/>
            </w:rPr>
            <w:t>[37]</w:t>
          </w:r>
          <w:r w:rsidR="00925F97">
            <w:fldChar w:fldCharType="end"/>
          </w:r>
          <w:r w:rsidR="00925F97">
            <w:t xml:space="preserve">, </w:t>
          </w:r>
          <w:r w:rsidR="00925F97">
            <w:fldChar w:fldCharType="begin" w:fldLock="1"/>
          </w:r>
          <w:r w:rsidR="00287FDD">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1]","plainTextFormattedCitation":"[41]","previouslyFormattedCitation":"[41]"},"properties":{"noteIndex":0},"schema":"https://github.com/citation-style-language/schema/raw/master/csl-citation.json"}</w:instrText>
          </w:r>
          <w:r w:rsidR="00925F97">
            <w:fldChar w:fldCharType="separate"/>
          </w:r>
          <w:r w:rsidR="00771C31" w:rsidRPr="00771C31">
            <w:rPr>
              <w:noProof/>
            </w:rPr>
            <w:t>[41]</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63"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63"/>
          <w:r w:rsidR="003F4A6F">
            <w:rPr>
              <w:shd w:val="clear" w:color="auto" w:fill="FFFFFF"/>
            </w:rPr>
            <w:t xml:space="preserve"> </w:t>
          </w:r>
        </w:p>
        <w:p w14:paraId="00EEEFC2" w14:textId="7901B0DB"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008A7C12">
            <w:rPr>
              <w:shd w:val="clear" w:color="auto" w:fill="FFFFFF"/>
            </w:rPr>
            <w:fldChar w:fldCharType="separate"/>
          </w:r>
          <w:r w:rsidR="00771C31" w:rsidRPr="00771C31">
            <w:rPr>
              <w:noProof/>
              <w:shd w:val="clear" w:color="auto" w:fill="FFFFFF"/>
            </w:rPr>
            <w:t>[37]</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FA1775">
            <w:t xml:space="preserve">Tabelle </w:t>
          </w:r>
          <w:r w:rsidR="00FA1775">
            <w:rPr>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p>
        <w:p w14:paraId="6270A47E" w14:textId="3FEACAD9" w:rsidR="00C32981" w:rsidRDefault="00C32981" w:rsidP="00C32981">
          <w:pPr>
            <w:pStyle w:val="Beschriftung"/>
            <w:keepNext/>
          </w:pPr>
          <w:bookmarkStart w:id="64"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93376B" w:rsidRPr="00C5513D">
            <w:rPr>
              <w:b/>
              <w:bCs/>
              <w:noProof/>
            </w:rPr>
            <w:t>1</w:t>
          </w:r>
          <w:r w:rsidRPr="00C5513D">
            <w:rPr>
              <w:b/>
              <w:bCs/>
            </w:rPr>
            <w:fldChar w:fldCharType="end"/>
          </w:r>
          <w:bookmarkEnd w:id="64"/>
          <w:r w:rsidRPr="00C5513D">
            <w:rPr>
              <w:b/>
              <w:bCs/>
            </w:rPr>
            <w:t>:</w:t>
          </w:r>
          <w:r>
            <w:t xml:space="preserve"> Ergebnisse der Kreuzvalidierung </w:t>
          </w:r>
          <w:r>
            <w:fldChar w:fldCharType="begin" w:fldLock="1"/>
          </w:r>
          <w:r w:rsidR="00287FDD">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fldChar w:fldCharType="separate"/>
          </w:r>
          <w:r w:rsidR="00771C31" w:rsidRPr="00771C31">
            <w:rPr>
              <w:noProof/>
            </w:rPr>
            <w:t>[37]</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57146D">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1C731E" w:rsidRDefault="00C32981" w:rsidP="006161F5">
                <w:pPr>
                  <w:pStyle w:val="TabelleBA"/>
                  <w:spacing w:line="240" w:lineRule="auto"/>
                  <w:rPr>
                    <w:b/>
                    <w:bCs/>
                    <w:szCs w:val="22"/>
                    <w:lang w:val="de-DE"/>
                  </w:rPr>
                </w:pPr>
                <w:r w:rsidRPr="001C731E">
                  <w:rPr>
                    <w:b/>
                    <w:bCs/>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1C731E" w:rsidRDefault="00C32981" w:rsidP="006161F5">
                <w:pPr>
                  <w:pStyle w:val="TabelleBA"/>
                  <w:spacing w:line="240" w:lineRule="auto"/>
                  <w:rPr>
                    <w:b/>
                    <w:bCs/>
                    <w:szCs w:val="22"/>
                    <w:lang w:val="de-DE"/>
                  </w:rPr>
                </w:pPr>
                <w:r w:rsidRPr="001C731E">
                  <w:rPr>
                    <w:b/>
                    <w:bCs/>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6281C149"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287FDD">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2]","plainTextFormattedCitation":"[42]","previouslyFormattedCitation":"[42]"},"properties":{"noteIndex":0},"schema":"https://github.com/citation-style-language/schema/raw/master/csl-citation.json"}</w:instrText>
          </w:r>
          <w:r w:rsidR="009B6B67">
            <w:rPr>
              <w:shd w:val="clear" w:color="auto" w:fill="FFFFFF"/>
            </w:rPr>
            <w:fldChar w:fldCharType="separate"/>
          </w:r>
          <w:r w:rsidR="00771C31" w:rsidRPr="00771C31">
            <w:rPr>
              <w:noProof/>
              <w:shd w:val="clear" w:color="auto" w:fill="FFFFFF"/>
            </w:rPr>
            <w:t>[42]</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65"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65"/>
        </w:p>
        <w:p w14:paraId="6A890E6D" w14:textId="77375339"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0F2DF7">
            <w:t xml:space="preserve">Abbildung </w:t>
          </w:r>
          <w:r w:rsidR="000F2DF7">
            <w:rPr>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0F172349" w:rsidR="00E96581" w:rsidRDefault="0087478D" w:rsidP="0087478D">
          <w:pPr>
            <w:pStyle w:val="Beschriftung"/>
            <w:jc w:val="both"/>
          </w:pPr>
          <w:bookmarkStart w:id="66"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426A43" w:rsidRPr="00A30952">
            <w:rPr>
              <w:b/>
              <w:bCs/>
              <w:noProof/>
            </w:rPr>
            <w:t>10</w:t>
          </w:r>
          <w:r w:rsidRPr="00A30952">
            <w:rPr>
              <w:b/>
              <w:bCs/>
            </w:rPr>
            <w:fldChar w:fldCharType="end"/>
          </w:r>
          <w:bookmarkEnd w:id="66"/>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 xml:space="preserve">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16CCC497"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r w:rsidR="00DA2682">
            <w:t>Material und Methoden</w:t>
          </w:r>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67" w:name="_Toc66477600"/>
          <w:bookmarkStart w:id="68" w:name="_Toc66749932"/>
          <w:r w:rsidRPr="002355F0">
            <w:lastRenderedPageBreak/>
            <w:t>Ziel</w:t>
          </w:r>
          <w:r>
            <w:t>setzung der Arbeit</w:t>
          </w:r>
          <w:bookmarkEnd w:id="67"/>
          <w:bookmarkEnd w:id="68"/>
        </w:p>
        <w:p w14:paraId="298D4EE5" w14:textId="04FE6669"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Pr="00BF3E3B">
            <w:rPr>
              <w:shd w:val="clear" w:color="auto" w:fill="FFFFFF"/>
            </w:rPr>
            <w:fldChar w:fldCharType="separate"/>
          </w:r>
          <w:r w:rsidR="00771C31" w:rsidRPr="00771C31">
            <w:rPr>
              <w:noProof/>
              <w:shd w:val="clear" w:color="auto" w:fill="FFFFFF"/>
            </w:rPr>
            <w:t>[37]</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287FDD">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1]","plainTextFormattedCitation":"[41]","previouslyFormattedCitation":"[41]"},"properties":{"noteIndex":0},"schema":"https://github.com/citation-style-language/schema/raw/master/csl-citation.json"}</w:instrText>
          </w:r>
          <w:r w:rsidR="00DB7A09">
            <w:rPr>
              <w:shd w:val="clear" w:color="auto" w:fill="FFFFFF"/>
            </w:rPr>
            <w:fldChar w:fldCharType="separate"/>
          </w:r>
          <w:r w:rsidR="00771C31" w:rsidRPr="00771C31">
            <w:rPr>
              <w:noProof/>
              <w:shd w:val="clear" w:color="auto" w:fill="FFFFFF"/>
            </w:rPr>
            <w:t>[41]</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16672750"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CA6BBC">
            <w:t>10</w:t>
          </w:r>
          <w:r w:rsidR="00CA6BBC"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69" w:name="_Toc66477602"/>
          <w:bookmarkStart w:id="70" w:name="_Ref66563724"/>
          <w:bookmarkStart w:id="71" w:name="_Toc66749933"/>
          <w:commentRangeStart w:id="72"/>
          <w:r>
            <w:lastRenderedPageBreak/>
            <w:t>Material und Methoden</w:t>
          </w:r>
          <w:bookmarkEnd w:id="69"/>
          <w:bookmarkEnd w:id="70"/>
          <w:commentRangeEnd w:id="72"/>
          <w:r w:rsidR="000D1B04">
            <w:rPr>
              <w:rStyle w:val="Kommentarzeichen"/>
              <w:rFonts w:ascii="Times New Roman" w:eastAsiaTheme="minorHAnsi" w:hAnsi="Times New Roman" w:cstheme="minorBidi"/>
              <w:b w:val="0"/>
            </w:rPr>
            <w:commentReference w:id="72"/>
          </w:r>
          <w:bookmarkEnd w:id="71"/>
        </w:p>
        <w:p w14:paraId="0601EB5E" w14:textId="03EA5E55"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9C2467">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9C2467">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9C2467">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9C2467">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73" w:name="_Ref66745652"/>
          <w:bookmarkStart w:id="74" w:name="_Toc66749934"/>
          <w:r>
            <w:t>Grundlagen</w:t>
          </w:r>
          <w:bookmarkEnd w:id="73"/>
          <w:bookmarkEnd w:id="74"/>
        </w:p>
        <w:p w14:paraId="4A45A799" w14:textId="6F1A0DF6" w:rsidR="00ED7330" w:rsidRDefault="000571A2" w:rsidP="0064345E">
          <w:pPr>
            <w:pStyle w:val="berschrift3"/>
          </w:pPr>
          <w:bookmarkStart w:id="75" w:name="_Toc66749935"/>
          <w:r>
            <w:t>Systemeigenschaften</w:t>
          </w:r>
          <w:bookmarkEnd w:id="75"/>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76" w:name="_Toc66749936"/>
          <w:r>
            <w:t>Verwendete Software</w:t>
          </w:r>
          <w:bookmarkEnd w:id="76"/>
        </w:p>
        <w:p w14:paraId="02599473" w14:textId="788023B0"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w:t>
          </w:r>
          <w:r w:rsidR="00E87025">
            <w:t>,</w:t>
          </w:r>
          <w:r>
            <w:t xml:space="preserve"> zusammen mit der Software für das Fine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78" w:name="_Hlk66582507"/>
          <w:r w:rsidRPr="006F2D08">
            <w:rPr>
              <w:rFonts w:ascii="Consolas" w:eastAsia="Times New Roman" w:hAnsi="Consolas" w:cs="Courier New"/>
              <w:color w:val="24292E"/>
              <w:lang w:eastAsia="de-DE"/>
            </w:rPr>
            <w:t>requirements.txt</w:t>
          </w:r>
          <w:bookmarkEnd w:id="78"/>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79" w:name="_Ref66653898"/>
          <w:bookmarkStart w:id="80" w:name="_Toc66749937"/>
          <w:r>
            <w:t>Verwendete</w:t>
          </w:r>
          <w:r w:rsidR="001244AD">
            <w:t>r</w:t>
          </w:r>
          <w:r>
            <w:t xml:space="preserve"> Datens</w:t>
          </w:r>
          <w:r w:rsidR="001244AD">
            <w:t>atz</w:t>
          </w:r>
          <w:bookmarkEnd w:id="79"/>
          <w:bookmarkEnd w:id="80"/>
        </w:p>
        <w:p w14:paraId="2494F0B3" w14:textId="73332CED"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Pr>
              <w:shd w:val="clear" w:color="auto" w:fill="FFFFFF"/>
            </w:rPr>
            <w:fldChar w:fldCharType="separate"/>
          </w:r>
          <w:r w:rsidR="00771C31" w:rsidRPr="00771C31">
            <w:rPr>
              <w:noProof/>
              <w:shd w:val="clear" w:color="auto" w:fill="FFFFFF"/>
            </w:rPr>
            <w:t>[37]</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0B603E">
            <w:t>Abbildung</w:t>
          </w:r>
          <w:r w:rsidR="00AD69A0">
            <w:t> </w:t>
          </w:r>
          <w:r w:rsidR="000B603E">
            <w:rPr>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81" w:name="_MON_1677240544"/>
        <w:bookmarkEnd w:id="81"/>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462.05pt;height:148.4pt" o:ole="">
                <v:imagedata r:id="rId34" o:title="" cropbottom="-973f" cropright="8045f"/>
              </v:shape>
              <o:OLEObject Type="Embed" ProgID="Word.OpenDocumentText.12" ShapeID="_x0000_i1055" DrawAspect="Content" ObjectID="_1677363237" r:id="rId35"/>
            </w:object>
          </w:r>
        </w:p>
        <w:p w14:paraId="6E79C34C" w14:textId="78E83C5D" w:rsidR="001550B5" w:rsidRDefault="006568D5" w:rsidP="001550B5">
          <w:pPr>
            <w:pStyle w:val="Beschriftung"/>
          </w:pPr>
          <w:bookmarkStart w:id="82"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426A43" w:rsidRPr="005E1B05">
            <w:rPr>
              <w:b/>
              <w:bCs/>
              <w:noProof/>
            </w:rPr>
            <w:t>11</w:t>
          </w:r>
          <w:r w:rsidRPr="005E1B05">
            <w:rPr>
              <w:b/>
              <w:bCs/>
            </w:rPr>
            <w:fldChar w:fldCharType="end"/>
          </w:r>
          <w:bookmarkEnd w:id="82"/>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gezeigt, ob eine funktionale Interaktion des Entitäten</w:t>
          </w:r>
          <w:r w:rsidR="004F3FF1">
            <w:rPr>
              <w:rFonts w:cs="Times New Roman"/>
            </w:rPr>
            <w:t>-P</w:t>
          </w:r>
          <w:r w:rsidR="00DB60B5">
            <w:rPr>
              <w:rFonts w:cs="Times New Roman"/>
            </w:rPr>
            <w:t>aars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696A21CD" w:rsidR="002C257E" w:rsidRDefault="002C257E" w:rsidP="00FC4676">
          <w:r>
            <w:t xml:space="preserve">Informationen zu der Größe des Datensatzes sind in </w:t>
          </w:r>
          <w:r>
            <w:fldChar w:fldCharType="begin"/>
          </w:r>
          <w:r>
            <w:instrText xml:space="preserve"> REF _Ref66629594 \h </w:instrText>
          </w:r>
          <w:r>
            <w:fldChar w:fldCharType="separate"/>
          </w:r>
          <w:r>
            <w:t xml:space="preserve">Tabelle </w:t>
          </w:r>
          <w:r>
            <w:rPr>
              <w:noProof/>
            </w:rPr>
            <w:t>2</w:t>
          </w:r>
          <w:r>
            <w:fldChar w:fldCharType="end"/>
          </w:r>
          <w:r>
            <w:t xml:space="preserve"> dargestellt.</w:t>
          </w:r>
        </w:p>
        <w:p w14:paraId="7A472185" w14:textId="7DB9CA23" w:rsidR="0093376B" w:rsidRDefault="0093376B" w:rsidP="0093376B">
          <w:pPr>
            <w:pStyle w:val="Beschriftung"/>
            <w:keepNext/>
          </w:pPr>
          <w:bookmarkStart w:id="83"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Pr="00C5513D">
            <w:rPr>
              <w:b/>
              <w:bCs/>
              <w:noProof/>
            </w:rPr>
            <w:t>2</w:t>
          </w:r>
          <w:r w:rsidRPr="00C5513D">
            <w:rPr>
              <w:b/>
              <w:bCs/>
            </w:rPr>
            <w:fldChar w:fldCharType="end"/>
          </w:r>
          <w:bookmarkEnd w:id="83"/>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84" w:name="_Ref65320942"/>
          <w:bookmarkStart w:id="85" w:name="_Toc66477607"/>
        </w:p>
        <w:p w14:paraId="3926D3F5" w14:textId="652D88EC" w:rsidR="009D64DA" w:rsidRDefault="009D64DA" w:rsidP="009D64DA">
          <w:pPr>
            <w:pStyle w:val="berschrift3"/>
          </w:pPr>
          <w:bookmarkStart w:id="86" w:name="_Ref66643850"/>
          <w:bookmarkStart w:id="87" w:name="_Toc66749938"/>
          <w:r>
            <w:t>Parameter</w:t>
          </w:r>
          <w:bookmarkEnd w:id="84"/>
          <w:r>
            <w:t xml:space="preserve"> zur Bewertung</w:t>
          </w:r>
          <w:bookmarkEnd w:id="85"/>
          <w:r w:rsidR="00841B6C">
            <w:t xml:space="preserve"> von Modellen</w:t>
          </w:r>
          <w:bookmarkEnd w:id="86"/>
          <w:bookmarkEnd w:id="87"/>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proofErr w:type="gramStart"/>
          <w:r w:rsidR="00760C17" w:rsidRPr="0084782D">
            <w:t>zu klassifizierende</w:t>
          </w:r>
          <w:r w:rsidR="008569E5">
            <w:t>s</w:t>
          </w:r>
          <w:r w:rsidR="00760C17">
            <w:t xml:space="preserve"> Objekt</w:t>
          </w:r>
          <w:proofErr w:type="gramEnd"/>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745BF253"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proofErr w:type="gramStart"/>
          <w:r w:rsidR="00D50322" w:rsidRPr="0084782D">
            <w:t>zu klassifizierende</w:t>
          </w:r>
          <w:r w:rsidR="00D50322">
            <w:t>s Objekt</w:t>
          </w:r>
          <w:proofErr w:type="gramEnd"/>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1CB1C4DF"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w:t>
          </w:r>
          <w:proofErr w:type="gramStart"/>
          <w:r w:rsidR="00501990">
            <w:t>zu klassifizierende Objekte</w:t>
          </w:r>
          <w:proofErr w:type="gramEnd"/>
          <w:r w:rsidR="00501990">
            <w:t xml:space="preserv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47FA36A9" w:rsidR="00370DA9" w:rsidRPr="00E214D1" w:rsidRDefault="00E214D1" w:rsidP="00E214D1">
                <w:r>
                  <w:rPr>
                    <w:rFonts w:eastAsiaTheme="minorEastAsia"/>
                  </w:rP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552A96"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28071282"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88" w:name="_Toc66477606"/>
          <w:bookmarkStart w:id="89" w:name="_Ref66654182"/>
          <w:bookmarkStart w:id="90" w:name="_Toc66749939"/>
          <w:r>
            <w:t>Datens</w:t>
          </w:r>
          <w:r w:rsidR="009D64DA">
            <w:t>a</w:t>
          </w:r>
          <w:r>
            <w:t>tz</w:t>
          </w:r>
          <w:bookmarkEnd w:id="88"/>
          <w:r w:rsidR="009D64DA">
            <w:t>präparation</w:t>
          </w:r>
          <w:bookmarkEnd w:id="89"/>
          <w:bookmarkEnd w:id="90"/>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3404BE97" w:rsidR="004075BE" w:rsidRDefault="004075BE" w:rsidP="004075BE">
          <w:pPr>
            <w:pStyle w:val="Beschriftung"/>
            <w:jc w:val="both"/>
          </w:pPr>
          <w:bookmarkStart w:id="91"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A27ED9">
            <w:rPr>
              <w:b/>
              <w:bCs/>
              <w:noProof/>
            </w:rPr>
            <w:t>12</w:t>
          </w:r>
          <w:r w:rsidRPr="002220DC">
            <w:rPr>
              <w:b/>
              <w:bCs/>
            </w:rPr>
            <w:fldChar w:fldCharType="end"/>
          </w:r>
          <w:bookmarkEnd w:id="91"/>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A27ED9">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A27ED9">
            <w:t>3.4.1</w:t>
          </w:r>
          <w:r>
            <w:fldChar w:fldCharType="end"/>
          </w:r>
          <w:r>
            <w:t xml:space="preserve">). Mit </w:t>
          </w:r>
          <w:r w:rsidRPr="0070585A">
            <w:rPr>
              <w:b/>
              <w:bCs/>
            </w:rPr>
            <w:t>Schritt 3a und 3b</w:t>
          </w:r>
          <w:r>
            <w:t xml:space="preserve"> wird der Datensatz für die Kreuzvalidierung vorbereitet</w:t>
          </w:r>
          <w:r w:rsidR="0091437C">
            <w:t xml:space="preserve"> (siehe </w:t>
          </w:r>
          <w:r w:rsidR="0091437C">
            <w:fldChar w:fldCharType="begin"/>
          </w:r>
          <w:r w:rsidR="0091437C">
            <w:instrText xml:space="preserve"> REF _Ref66662244 \r \h </w:instrText>
          </w:r>
          <w:r w:rsidR="0091437C">
            <w:fldChar w:fldCharType="separate"/>
          </w:r>
          <w:r w:rsidR="00A27ED9">
            <w:t>3.3.2</w:t>
          </w:r>
          <w:r w:rsidR="0091437C">
            <w:fldChar w:fldCharType="end"/>
          </w:r>
          <w:r w:rsidR="0091437C">
            <w:t xml:space="preserve"> )</w:t>
          </w:r>
          <w:r>
            <w:t xml:space="preserve">.   </w:t>
          </w:r>
        </w:p>
        <w:p w14:paraId="4BA01199" w14:textId="77777777" w:rsidR="004075BE" w:rsidRDefault="004075BE" w:rsidP="006A574A"/>
        <w:p w14:paraId="7DC17C5F" w14:textId="03265077"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92" w:name="_Hlk66658644"/>
          <w:r w:rsidR="00426A43" w:rsidRPr="003A4C48">
            <w:rPr>
              <w:rStyle w:val="FilenameZchn"/>
            </w:rPr>
            <w:t>xml_to_bert.py</w:t>
          </w:r>
          <w:bookmarkEnd w:id="92"/>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proofErr w:type="spellStart"/>
          <w:r w:rsidR="0091437C" w:rsidRPr="002C2606">
            <w:rPr>
              <w:rStyle w:val="FilenameZchn"/>
            </w:rPr>
            <w:t>DS_full_cut.tsv</w:t>
          </w:r>
          <w:proofErr w:type="spellEnd"/>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91437C">
            <w:t xml:space="preserve">Abbildung </w:t>
          </w:r>
          <w:r w:rsidR="0091437C">
            <w:rPr>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0A3DC3">
            <w:t xml:space="preserve">Abbildung </w:t>
          </w:r>
          <w:r w:rsidR="000A3DC3">
            <w:rPr>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Namen der Entitäten mit @PROTEIN$ bzw. @COMPOUND$ ersetz</w:t>
          </w:r>
          <w:r w:rsidR="002D52F1">
            <w:t>t</w:t>
          </w:r>
          <w:r w:rsidR="000A3DC3">
            <w:t xml:space="preserve"> </w:t>
          </w:r>
          <w:r w:rsidR="000A3DC3">
            <w:lastRenderedPageBreak/>
            <w:t>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2D52F1">
            <w:t xml:space="preserve">Abbildung </w:t>
          </w:r>
          <w:r w:rsidR="002D52F1">
            <w:rPr>
              <w:noProof/>
            </w:rPr>
            <w:t>13</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93"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93"/>
          <w:r w:rsidR="006122F4">
            <w:t>gefunden werden.</w:t>
          </w:r>
          <w:r w:rsidR="006A574A">
            <w:t xml:space="preserve"> Um es zu verwenden, muss in der letzten Zeile</w:t>
          </w:r>
          <w:r w:rsidR="002C2606">
            <w:t xml:space="preserve"> des Skriptes</w:t>
          </w:r>
          <w:r w:rsidR="006A574A">
            <w:t xml:space="preserve"> in die Funktion </w:t>
          </w:r>
          <w:proofErr w:type="spellStart"/>
          <w:proofErr w:type="gramStart"/>
          <w:r w:rsidR="006A574A" w:rsidRPr="006A574A">
            <w:rPr>
              <w:rStyle w:val="FilenameZchn"/>
            </w:rPr>
            <w:t>main</w:t>
          </w:r>
          <w:proofErr w:type="spellEnd"/>
          <w:r w:rsidR="00A51F01">
            <w:rPr>
              <w:rStyle w:val="FilenameZchn"/>
            </w:rPr>
            <w:t>(</w:t>
          </w:r>
          <w:proofErr w:type="gramEnd"/>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4B53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r>
            <w:rPr>
              <w:rFonts w:ascii="Consolas" w:eastAsia="Times New Roman" w:hAnsi="Consolas" w:cs="Courier New"/>
              <w:color w:val="24292E"/>
              <w:lang w:eastAsia="de-DE"/>
            </w:rPr>
            <w:t xml:space="preserve">cd </w:t>
          </w:r>
          <w:proofErr w:type="spellStart"/>
          <w:r w:rsidRPr="004B53EC">
            <w:rPr>
              <w:rFonts w:ascii="Consolas" w:eastAsia="Times New Roman" w:hAnsi="Consolas" w:cs="Courier New"/>
              <w:color w:val="24292E"/>
              <w:lang w:eastAsia="de-DE"/>
            </w:rPr>
            <w:t>DS_preparation</w:t>
          </w:r>
          <w:proofErr w:type="spellEnd"/>
          <w:r w:rsidRPr="006F2D08">
            <w:rPr>
              <w:rFonts w:ascii="Consolas" w:eastAsia="Times New Roman" w:hAnsi="Consolas" w:cs="Courier New"/>
              <w:color w:val="24292E"/>
              <w:lang w:eastAsia="de-DE"/>
            </w:rPr>
            <w:t xml:space="preserve">   </w:t>
          </w:r>
        </w:p>
        <w:p w14:paraId="0B67E041" w14:textId="68060E07" w:rsidR="000A5729" w:rsidRPr="006F2D08" w:rsidRDefault="000A5729" w:rsidP="000A5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python3 xml_to_bert.py</w:t>
          </w:r>
          <w:r w:rsidR="00D764AB">
            <w:rPr>
              <w:rFonts w:ascii="Consolas" w:eastAsia="Times New Roman" w:hAnsi="Consolas" w:cs="Courier New"/>
              <w:color w:val="24292E"/>
              <w:lang w:eastAsia="de-DE"/>
            </w:rPr>
            <w:t xml:space="preserve"> </w:t>
          </w:r>
          <w:r w:rsidR="000E1BBD" w:rsidRPr="006F2D08">
            <w:rPr>
              <w:rFonts w:ascii="Consolas" w:eastAsia="Times New Roman" w:hAnsi="Consolas" w:cs="Courier New"/>
              <w:color w:val="24292E"/>
              <w:lang w:eastAsia="de-DE"/>
            </w:rPr>
            <w:t xml:space="preserve"> </w:t>
          </w:r>
          <w:r w:rsidRPr="006F2D08">
            <w:rPr>
              <w:rFonts w:ascii="Consolas" w:eastAsia="Times New Roman" w:hAnsi="Consolas" w:cs="Courier New"/>
              <w:color w:val="24292E"/>
              <w:lang w:eastAsia="de-DE"/>
            </w:rPr>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2D3DE79F"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tet</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 xml:space="preserve">in dem Terminal ausgegeben werden.   </w:t>
          </w:r>
          <w:r w:rsidR="004C5091">
            <w:t xml:space="preserve">  </w:t>
          </w:r>
          <w:r w:rsidR="00FA76D1">
            <w:t xml:space="preserve">    </w:t>
          </w:r>
        </w:p>
        <w:bookmarkStart w:id="94" w:name="_MON_1677269266"/>
        <w:bookmarkEnd w:id="94"/>
        <w:p w14:paraId="3061ED48" w14:textId="6897CFE5" w:rsidR="00805CEC" w:rsidRDefault="00FA136A" w:rsidP="00805CEC">
          <w:pPr>
            <w:pStyle w:val="Abbildung"/>
          </w:pPr>
          <w:r>
            <w:object w:dxaOrig="14337" w:dyaOrig="12691" w14:anchorId="6E61936F">
              <v:shape id="_x0000_i1091" type="#_x0000_t75" style="width:404.45pt;height:156.5pt" o:ole="">
                <v:imagedata r:id="rId37" o:title="" cropbottom="43110f" cropright="14351f"/>
              </v:shape>
              <o:OLEObject Type="Embed" ProgID="Excel.Sheet.12" ShapeID="_x0000_i1091" DrawAspect="Content" ObjectID="_1677363238" r:id="rId38"/>
            </w:object>
          </w:r>
        </w:p>
        <w:p w14:paraId="37D8A29F" w14:textId="53DA6FD8" w:rsidR="00805CEC" w:rsidRPr="002C2606" w:rsidRDefault="00805CEC" w:rsidP="00805CEC">
          <w:pPr>
            <w:pStyle w:val="Beschriftung"/>
          </w:pPr>
          <w:bookmarkStart w:id="95"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A27ED9" w:rsidRPr="00CA7F14">
            <w:rPr>
              <w:b/>
              <w:bCs/>
              <w:noProof/>
            </w:rPr>
            <w:t>13</w:t>
          </w:r>
          <w:r w:rsidRPr="00CA7F14">
            <w:rPr>
              <w:b/>
              <w:bCs/>
            </w:rPr>
            <w:fldChar w:fldCharType="end"/>
          </w:r>
          <w:bookmarkEnd w:id="95"/>
          <w:r w:rsidRPr="00CA7F14">
            <w:rPr>
              <w:b/>
              <w:bCs/>
            </w:rPr>
            <w:t>:</w:t>
          </w:r>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77777777" w:rsidR="004B53EC" w:rsidRDefault="002E2874" w:rsidP="001C6EF8">
          <w:r>
            <w:t xml:space="preserve">Das Splitten dieses konvertierten Datensatzes für das Trainieren von BioBERT ist in </w:t>
          </w:r>
          <w:r>
            <w:fldChar w:fldCharType="begin"/>
          </w:r>
          <w:r>
            <w:instrText xml:space="preserve"> REF _Ref66662244 \r \h </w:instrText>
          </w:r>
          <w:r>
            <w:fldChar w:fldCharType="separate"/>
          </w:r>
          <w:r>
            <w:t>3.3.2</w:t>
          </w:r>
          <w:r>
            <w:fldChar w:fldCharType="end"/>
          </w:r>
          <w:r>
            <w:t xml:space="preserve"> und </w:t>
          </w:r>
          <w:r>
            <w:fldChar w:fldCharType="begin"/>
          </w:r>
          <w:r>
            <w:instrText xml:space="preserve"> REF _Ref66662211 \r \h </w:instrText>
          </w:r>
          <w:r>
            <w:fldChar w:fldCharType="separate"/>
          </w:r>
          <w:r>
            <w:t>3.4.1</w:t>
          </w:r>
          <w:r>
            <w:fldChar w:fldCharType="end"/>
          </w:r>
          <w:r>
            <w:t xml:space="preserve"> beschrieben.</w:t>
          </w:r>
        </w:p>
        <w:p w14:paraId="0731EAF9" w14:textId="0DE5DB58" w:rsidR="002E2874" w:rsidRDefault="002E2874" w:rsidP="001C6EF8">
          <w:r>
            <w:t xml:space="preserve">  </w:t>
          </w:r>
        </w:p>
        <w:p w14:paraId="5EC8411A" w14:textId="413F3D30" w:rsidR="00AD1F72" w:rsidRDefault="00BF7438" w:rsidP="00AD1F72">
          <w:pPr>
            <w:pStyle w:val="berschrift2"/>
          </w:pPr>
          <w:bookmarkStart w:id="96" w:name="_Ref65328111"/>
          <w:bookmarkStart w:id="97" w:name="_Toc66477608"/>
          <w:bookmarkStart w:id="98" w:name="_Ref66745689"/>
          <w:bookmarkStart w:id="99" w:name="_Toc66749940"/>
          <w:commentRangeStart w:id="100"/>
          <w:r>
            <w:t>Vergleich</w:t>
          </w:r>
          <w:r w:rsidR="00752E14">
            <w:t xml:space="preserve"> (</w:t>
          </w:r>
          <w:r w:rsidR="00AD1F72">
            <w:t>10</w:t>
          </w:r>
          <w:r w:rsidR="00AD1F72" w:rsidRPr="00AD1F72">
            <w:t>-fache Kreuzvalidierung</w:t>
          </w:r>
          <w:bookmarkEnd w:id="96"/>
          <w:bookmarkEnd w:id="97"/>
          <w:r w:rsidR="00752E14">
            <w:t>)</w:t>
          </w:r>
          <w:commentRangeEnd w:id="100"/>
          <w:r w:rsidR="003B22B1">
            <w:rPr>
              <w:rStyle w:val="Kommentarzeichen"/>
              <w:rFonts w:ascii="Times New Roman" w:eastAsiaTheme="minorHAnsi" w:hAnsi="Times New Roman" w:cstheme="minorBidi"/>
              <w:b w:val="0"/>
            </w:rPr>
            <w:commentReference w:id="100"/>
          </w:r>
          <w:bookmarkEnd w:id="98"/>
          <w:bookmarkEnd w:id="99"/>
        </w:p>
        <w:p w14:paraId="4CF0FD11" w14:textId="52D6DBD4" w:rsidR="00B03BFC" w:rsidRPr="00B03BFC" w:rsidRDefault="00B03BFC" w:rsidP="00B03BFC">
          <w:pPr>
            <w:pStyle w:val="berschrift3"/>
          </w:pPr>
          <w:bookmarkStart w:id="101" w:name="_Ref66722214"/>
          <w:bookmarkStart w:id="102" w:name="_Toc66749941"/>
          <w:r>
            <w:t>10</w:t>
          </w:r>
          <w:r w:rsidRPr="00AD1F72">
            <w:t>-fache Kreuzvalidierung</w:t>
          </w:r>
          <w:r>
            <w:t xml:space="preserve"> … was ist das</w:t>
          </w:r>
          <w:bookmarkEnd w:id="101"/>
          <w:bookmarkEnd w:id="102"/>
          <w:r>
            <w:t xml:space="preserve"> </w:t>
          </w:r>
        </w:p>
        <w:p w14:paraId="789DA4D1" w14:textId="2CB43175" w:rsidR="001C6EF8" w:rsidRDefault="00552A96" w:rsidP="001C6EF8">
          <w:hyperlink r:id="rId39" w:history="1">
            <w:r w:rsidR="007C2F31" w:rsidRPr="00687848">
              <w:rPr>
                <w:rStyle w:val="Hyperlink"/>
              </w:rPr>
              <w:t>https://link.springer.com/chapter/10.1007/978-3-319-47217-1_9</w:t>
            </w:r>
          </w:hyperlink>
        </w:p>
        <w:p w14:paraId="72C1D64B" w14:textId="77777777" w:rsidR="008D7F02" w:rsidRDefault="007C2F31" w:rsidP="007C2F31">
          <w:pPr>
            <w:pStyle w:val="berschrift3"/>
          </w:pPr>
          <w:bookmarkStart w:id="103" w:name="_Ref66662244"/>
          <w:bookmarkStart w:id="104" w:name="_Toc66749942"/>
          <w:r>
            <w:lastRenderedPageBreak/>
            <w:t>splitten des DS</w:t>
          </w:r>
          <w:bookmarkEnd w:id="103"/>
          <w:bookmarkEnd w:id="104"/>
        </w:p>
        <w:p w14:paraId="38031876" w14:textId="651F3049" w:rsidR="007C2F31" w:rsidRDefault="008D7F02" w:rsidP="007C2F31">
          <w:pPr>
            <w:pStyle w:val="berschrift3"/>
          </w:pPr>
          <w:bookmarkStart w:id="105" w:name="_Toc66749943"/>
          <w:r>
            <w:t xml:space="preserve">Durchführen der 10cv </w:t>
          </w:r>
          <w:proofErr w:type="spellStart"/>
          <w:r>
            <w:t>val</w:t>
          </w:r>
          <w:bookmarkEnd w:id="105"/>
          <w:proofErr w:type="spellEnd"/>
          <w:r w:rsidR="007C2F31">
            <w:t xml:space="preserve"> </w:t>
          </w:r>
        </w:p>
        <w:p w14:paraId="788C4CF0" w14:textId="2DB2F3F0" w:rsidR="008D7F02" w:rsidRPr="008D7F02" w:rsidRDefault="008D7F02" w:rsidP="00617092">
          <w:pPr>
            <w:pStyle w:val="berschrift2"/>
          </w:pPr>
          <w:bookmarkStart w:id="106" w:name="_Ref66745693"/>
          <w:bookmarkStart w:id="107" w:name="_Toc66749944"/>
          <w:r>
            <w:t>Untersuchung des Einflusses der Trainingsdatensatzgröße</w:t>
          </w:r>
          <w:bookmarkEnd w:id="106"/>
          <w:bookmarkEnd w:id="107"/>
        </w:p>
        <w:p w14:paraId="2F78494E" w14:textId="77777777" w:rsidR="00617092" w:rsidRDefault="00617092" w:rsidP="00617092">
          <w:pPr>
            <w:pStyle w:val="berschrift3"/>
          </w:pPr>
          <w:bookmarkStart w:id="108" w:name="_Ref66662211"/>
          <w:bookmarkStart w:id="109" w:name="_Toc66749945"/>
          <w:r>
            <w:t>splitten des DS</w:t>
          </w:r>
          <w:bookmarkEnd w:id="108"/>
          <w:bookmarkEnd w:id="109"/>
        </w:p>
        <w:p w14:paraId="34A10E5A" w14:textId="00A711C6" w:rsidR="00617092" w:rsidRDefault="00617092" w:rsidP="00617092">
          <w:pPr>
            <w:pStyle w:val="berschrift3"/>
          </w:pPr>
          <w:bookmarkStart w:id="110" w:name="_Toc66749946"/>
          <w:r>
            <w:t>Durchführung</w:t>
          </w:r>
          <w:bookmarkEnd w:id="110"/>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11" w:name="_Toc66477609"/>
          <w:bookmarkStart w:id="112" w:name="_Toc66749947"/>
          <w:r>
            <w:t>Ergebnisse</w:t>
          </w:r>
          <w:bookmarkEnd w:id="111"/>
          <w:bookmarkEnd w:id="112"/>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13"/>
          <w:proofErr w:type="spellStart"/>
          <w:r w:rsidR="00B063C5">
            <w:t>vergleich</w:t>
          </w:r>
          <w:proofErr w:type="spellEnd"/>
          <w:r w:rsidR="00B063C5">
            <w:t xml:space="preserve"> nutzen </w:t>
          </w:r>
          <w:commentRangeEnd w:id="113"/>
          <w:r w:rsidR="00B063C5">
            <w:rPr>
              <w:rStyle w:val="Kommentarzeichen"/>
            </w:rPr>
            <w:commentReference w:id="113"/>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114" w:name="_Toc66477610"/>
          <w:bookmarkStart w:id="115" w:name="_Toc66749948"/>
          <w:r>
            <w:t>Diskussion und Ausblick</w:t>
          </w:r>
          <w:bookmarkEnd w:id="114"/>
          <w:bookmarkEnd w:id="115"/>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552A96" w:rsidP="006B50AD">
          <w:pPr>
            <w:rPr>
              <w:rStyle w:val="Hyperlink"/>
            </w:rPr>
          </w:pPr>
          <w:hyperlink r:id="rId40"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1" w:history="1">
            <w:r w:rsidR="00B715E2" w:rsidRPr="00172ADA">
              <w:rPr>
                <w:rStyle w:val="Hyperlink"/>
              </w:rPr>
              <w:t>https://machinelearningmastery.com/what-is-deep-learning/</w:t>
            </w:r>
          </w:hyperlink>
        </w:p>
        <w:p w14:paraId="1DD97133" w14:textId="235E08AE" w:rsidR="00B715E2" w:rsidRDefault="00552A96" w:rsidP="004C1D52">
          <w:hyperlink r:id="rId42"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2DC6590A" w:rsidR="00E73AE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D5297C5" w14:textId="2B209DC7" w:rsidR="00234A91" w:rsidRDefault="00234A91" w:rsidP="004C1D52"/>
        <w:commentRangeStart w:id="116"/>
        <w:p w14:paraId="55875F67" w14:textId="77777777" w:rsidR="00234A91" w:rsidRPr="003F5C47" w:rsidRDefault="00234A91" w:rsidP="00234A91">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4563E4D5" w14:textId="77777777" w:rsidR="00234A91" w:rsidRDefault="00234A91" w:rsidP="00234A91">
          <w:proofErr w:type="spellStart"/>
          <w:proofErr w:type="gramStart"/>
          <w:r w:rsidRPr="003F5C47">
            <w:rPr>
              <w:highlight w:val="yellow"/>
            </w:rPr>
            <w:t>paper</w:t>
          </w:r>
          <w:proofErr w:type="spellEnd"/>
          <w:proofErr w:type="gram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116"/>
          <w:proofErr w:type="spellEnd"/>
          <w:r>
            <w:rPr>
              <w:rStyle w:val="Kommentarzeichen"/>
            </w:rPr>
            <w:commentReference w:id="116"/>
          </w:r>
        </w:p>
        <w:p w14:paraId="1D51ADA4" w14:textId="77777777" w:rsidR="00234A91" w:rsidRPr="006B50AD" w:rsidRDefault="00234A91" w:rsidP="004C1D52"/>
        <w:p w14:paraId="28CA0213" w14:textId="18BCBA8E" w:rsidR="00E93A12" w:rsidRDefault="00E93A12" w:rsidP="00E93A12">
          <w:pPr>
            <w:pStyle w:val="berschrift1"/>
          </w:pPr>
          <w:bookmarkStart w:id="117" w:name="_Toc66477611"/>
          <w:bookmarkStart w:id="118" w:name="_Toc66749949"/>
          <w:r>
            <w:t>Zusammenfassung</w:t>
          </w:r>
          <w:bookmarkEnd w:id="117"/>
          <w:bookmarkEnd w:id="118"/>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19" w:name="_Toc66477612"/>
          <w:bookmarkStart w:id="120" w:name="_Toc66749950"/>
          <w:commentRangeStart w:id="121"/>
          <w:r>
            <w:lastRenderedPageBreak/>
            <w:t>Literaturverzeichnis</w:t>
          </w:r>
          <w:bookmarkEnd w:id="119"/>
          <w:commentRangeEnd w:id="121"/>
          <w:r w:rsidR="00287FDD">
            <w:rPr>
              <w:rStyle w:val="Kommentarzeichen"/>
              <w:rFonts w:ascii="Times New Roman" w:eastAsiaTheme="minorHAnsi" w:hAnsi="Times New Roman" w:cstheme="minorBidi"/>
              <w:b w:val="0"/>
            </w:rPr>
            <w:commentReference w:id="121"/>
          </w:r>
          <w:bookmarkEnd w:id="120"/>
        </w:p>
        <w:p w14:paraId="70C58758" w14:textId="4DF48869" w:rsidR="00287FDD" w:rsidRPr="00287FDD" w:rsidRDefault="00925A12" w:rsidP="00287FD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87FDD" w:rsidRPr="00287FDD">
            <w:rPr>
              <w:rFonts w:cs="Times New Roman"/>
              <w:noProof/>
              <w:szCs w:val="24"/>
            </w:rPr>
            <w:t>[1]</w:t>
          </w:r>
          <w:r w:rsidR="00287FDD" w:rsidRPr="00287FDD">
            <w:rPr>
              <w:rFonts w:cs="Times New Roman"/>
              <w:noProof/>
              <w:szCs w:val="24"/>
            </w:rPr>
            <w:tab/>
            <w:t>“Google-Software besiegt Go-Genie auch im letzten Match.” https://www.faz.net/aktuell/gesellschaft/menschen/google-computer-alphago-besiegt-go-weltmeister-14125664.html (accessed Feb. 15, 2021).</w:t>
          </w:r>
        </w:p>
        <w:p w14:paraId="64E63BFE"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w:t>
          </w:r>
          <w:r w:rsidRPr="00287FDD">
            <w:rPr>
              <w:rFonts w:cs="Times New Roman"/>
              <w:noProof/>
              <w:szCs w:val="24"/>
            </w:rPr>
            <w:tab/>
            <w:t xml:space="preserve">D. Silver </w:t>
          </w:r>
          <w:r w:rsidRPr="00287FDD">
            <w:rPr>
              <w:rFonts w:cs="Times New Roman"/>
              <w:i/>
              <w:iCs/>
              <w:noProof/>
              <w:szCs w:val="24"/>
            </w:rPr>
            <w:t>et al.</w:t>
          </w:r>
          <w:r w:rsidRPr="00287FDD">
            <w:rPr>
              <w:rFonts w:cs="Times New Roman"/>
              <w:noProof/>
              <w:szCs w:val="24"/>
            </w:rPr>
            <w:t xml:space="preserve">, “Mastering the game of Go with deep neural networks and tree search,” </w:t>
          </w:r>
          <w:r w:rsidRPr="00287FDD">
            <w:rPr>
              <w:rFonts w:cs="Times New Roman"/>
              <w:i/>
              <w:iCs/>
              <w:noProof/>
              <w:szCs w:val="24"/>
            </w:rPr>
            <w:t>Nature</w:t>
          </w:r>
          <w:r w:rsidRPr="00287FDD">
            <w:rPr>
              <w:rFonts w:cs="Times New Roman"/>
              <w:noProof/>
              <w:szCs w:val="24"/>
            </w:rPr>
            <w:t>, vol. 529, no. 7587, pp. 484–489, 2016, doi: 10.1038/nature16961.</w:t>
          </w:r>
        </w:p>
        <w:p w14:paraId="6F987762"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w:t>
          </w:r>
          <w:r w:rsidRPr="00287FDD">
            <w:rPr>
              <w:rFonts w:cs="Times New Roman"/>
              <w:noProof/>
              <w:szCs w:val="24"/>
            </w:rPr>
            <w:tab/>
            <w:t xml:space="preserve">S. Rasp, P. D. Dueben, S. Scher, J. A. Weyn, S. Mouatadid, and N. Thuerey, “WeatherBench: A Benchmark Data Set for Data-Driven Weather Forecasting,” </w:t>
          </w:r>
          <w:r w:rsidRPr="00287FDD">
            <w:rPr>
              <w:rFonts w:cs="Times New Roman"/>
              <w:i/>
              <w:iCs/>
              <w:noProof/>
              <w:szCs w:val="24"/>
            </w:rPr>
            <w:t>J. Adv. Model. Earth Syst.</w:t>
          </w:r>
          <w:r w:rsidRPr="00287FDD">
            <w:rPr>
              <w:rFonts w:cs="Times New Roman"/>
              <w:noProof/>
              <w:szCs w:val="24"/>
            </w:rPr>
            <w:t>, vol. 12, no. 11, 2020, doi: 10.1029/2020MS002203.</w:t>
          </w:r>
        </w:p>
        <w:p w14:paraId="4728CAF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4]</w:t>
          </w:r>
          <w:r w:rsidRPr="00287FDD">
            <w:rPr>
              <w:rFonts w:cs="Times New Roman"/>
              <w:noProof/>
              <w:szCs w:val="24"/>
            </w:rPr>
            <w:tab/>
            <w:t xml:space="preserve">A. El Sallab, M. Abdou, E. Perot, and S. Yogamani, “Deep reinforcement learning framework for autonomous driving,” </w:t>
          </w:r>
          <w:r w:rsidRPr="00287FDD">
            <w:rPr>
              <w:rFonts w:cs="Times New Roman"/>
              <w:i/>
              <w:iCs/>
              <w:noProof/>
              <w:szCs w:val="24"/>
            </w:rPr>
            <w:t>arXiv</w:t>
          </w:r>
          <w:r w:rsidRPr="00287FDD">
            <w:rPr>
              <w:rFonts w:cs="Times New Roman"/>
              <w:noProof/>
              <w:szCs w:val="24"/>
            </w:rPr>
            <w:t>, pp. 70–76, 2017.</w:t>
          </w:r>
        </w:p>
        <w:p w14:paraId="02FF09A0"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5]</w:t>
          </w:r>
          <w:r w:rsidRPr="00287FDD">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287FDD">
            <w:rPr>
              <w:rFonts w:cs="Times New Roman"/>
              <w:i/>
              <w:iCs/>
              <w:noProof/>
              <w:szCs w:val="24"/>
            </w:rPr>
            <w:t>Moscow Work. Electron. Netw. Technol. MWENT 2018 - Proc.</w:t>
          </w:r>
          <w:r w:rsidRPr="00287FDD">
            <w:rPr>
              <w:rFonts w:cs="Times New Roman"/>
              <w:noProof/>
              <w:szCs w:val="24"/>
            </w:rPr>
            <w:t>, vol. 2018-March, pp. 1–5, 2018, doi: 10.1109/MWENT.2018.8337236.</w:t>
          </w:r>
        </w:p>
        <w:p w14:paraId="0D20F2D4"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6]</w:t>
          </w:r>
          <w:r w:rsidRPr="00287FDD">
            <w:rPr>
              <w:rFonts w:cs="Times New Roman"/>
              <w:noProof/>
              <w:szCs w:val="24"/>
            </w:rPr>
            <w:tab/>
            <w:t xml:space="preserve">A. Esteva </w:t>
          </w:r>
          <w:r w:rsidRPr="00287FDD">
            <w:rPr>
              <w:rFonts w:cs="Times New Roman"/>
              <w:i/>
              <w:iCs/>
              <w:noProof/>
              <w:szCs w:val="24"/>
            </w:rPr>
            <w:t>et al.</w:t>
          </w:r>
          <w:r w:rsidRPr="00287FDD">
            <w:rPr>
              <w:rFonts w:cs="Times New Roman"/>
              <w:noProof/>
              <w:szCs w:val="24"/>
            </w:rPr>
            <w:t xml:space="preserve">, “Dermatologist-level classification of skin cancer with deep neural networks,” </w:t>
          </w:r>
          <w:r w:rsidRPr="00287FDD">
            <w:rPr>
              <w:rFonts w:cs="Times New Roman"/>
              <w:i/>
              <w:iCs/>
              <w:noProof/>
              <w:szCs w:val="24"/>
            </w:rPr>
            <w:t>Nature</w:t>
          </w:r>
          <w:r w:rsidRPr="00287FDD">
            <w:rPr>
              <w:rFonts w:cs="Times New Roman"/>
              <w:noProof/>
              <w:szCs w:val="24"/>
            </w:rPr>
            <w:t>, vol. 542, no. 7639, pp. 115–118, 2017, doi: 10.1038/nature21056.</w:t>
          </w:r>
        </w:p>
        <w:p w14:paraId="44106F3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7]</w:t>
          </w:r>
          <w:r w:rsidRPr="00287FDD">
            <w:rPr>
              <w:rFonts w:cs="Times New Roman"/>
              <w:noProof/>
              <w:szCs w:val="24"/>
            </w:rPr>
            <w:tab/>
            <w:t>“No Title.” https://www.selfmem.eu/public_relations_media/magazine/what_motivates_us/081840/index.php.de (accessed Mar. 02, 2021).</w:t>
          </w:r>
        </w:p>
        <w:p w14:paraId="45880E74"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8]</w:t>
          </w:r>
          <w:r w:rsidRPr="00287FDD">
            <w:rPr>
              <w:rFonts w:cs="Times New Roman"/>
              <w:noProof/>
              <w:szCs w:val="24"/>
            </w:rPr>
            <w:tab/>
            <w:t xml:space="preserve">I. Döbel </w:t>
          </w:r>
          <w:r w:rsidRPr="00287FDD">
            <w:rPr>
              <w:rFonts w:cs="Times New Roman"/>
              <w:i/>
              <w:iCs/>
              <w:noProof/>
              <w:szCs w:val="24"/>
            </w:rPr>
            <w:t>et al.</w:t>
          </w:r>
          <w:r w:rsidRPr="00287FDD">
            <w:rPr>
              <w:rFonts w:cs="Times New Roman"/>
              <w:noProof/>
              <w:szCs w:val="24"/>
            </w:rPr>
            <w:t xml:space="preserve">, “Maschinelles Lernen: Kompetenzen, Forschung, Anwendung,” </w:t>
          </w:r>
          <w:r w:rsidRPr="00287FDD">
            <w:rPr>
              <w:rFonts w:cs="Times New Roman"/>
              <w:i/>
              <w:iCs/>
              <w:noProof/>
              <w:szCs w:val="24"/>
            </w:rPr>
            <w:t>Fraunhofer-Gesellschaft zur Förderung der angewandten Forschung e.V.</w:t>
          </w:r>
          <w:r w:rsidRPr="00287FDD">
            <w:rPr>
              <w:rFonts w:cs="Times New Roman"/>
              <w:noProof/>
              <w:szCs w:val="24"/>
            </w:rPr>
            <w:t>, 2018. https://www.bigdata-ai.fraunhofer.de/content/dam/bigdata/de/documents/Publikationen/Fraunhofer_Studie_ML_201809.pdf.</w:t>
          </w:r>
        </w:p>
        <w:p w14:paraId="0F9F5581"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9]</w:t>
          </w:r>
          <w:r w:rsidRPr="00287FDD">
            <w:rPr>
              <w:rFonts w:cs="Times New Roman"/>
              <w:noProof/>
              <w:szCs w:val="24"/>
            </w:rPr>
            <w:tab/>
            <w:t xml:space="preserve">R. Fjelland, “Why general artificial intelligence will not be realized,” </w:t>
          </w:r>
          <w:r w:rsidRPr="00287FDD">
            <w:rPr>
              <w:rFonts w:cs="Times New Roman"/>
              <w:i/>
              <w:iCs/>
              <w:noProof/>
              <w:szCs w:val="24"/>
            </w:rPr>
            <w:t>Humanit. Soc. Sci. Commun.</w:t>
          </w:r>
          <w:r w:rsidRPr="00287FDD">
            <w:rPr>
              <w:rFonts w:cs="Times New Roman"/>
              <w:noProof/>
              <w:szCs w:val="24"/>
            </w:rPr>
            <w:t>, vol. 7, no. 1, pp. 1–9, 2020, doi: 10.1057/s41599-020-0494-4.</w:t>
          </w:r>
        </w:p>
        <w:p w14:paraId="6E9FF5C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0]</w:t>
          </w:r>
          <w:r w:rsidRPr="00287FDD">
            <w:rPr>
              <w:rFonts w:cs="Times New Roman"/>
              <w:noProof/>
              <w:szCs w:val="24"/>
            </w:rPr>
            <w:tab/>
            <w:t>“How To Design A Spam Filtering System with Machine Learning Algorithm.” https://towardsdatascience.com/email-spam-detection-1-2-b0e06a5c0472 (accessed Feb. 20, 2021).</w:t>
          </w:r>
        </w:p>
        <w:p w14:paraId="09A4AAD0"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1]</w:t>
          </w:r>
          <w:r w:rsidRPr="00287FDD">
            <w:rPr>
              <w:rFonts w:cs="Times New Roman"/>
              <w:noProof/>
              <w:szCs w:val="24"/>
            </w:rPr>
            <w:tab/>
            <w:t>“Verhindern von Überanpassung und unausgeglichenen Daten durch automatisiertes maschinelles Lernen.” https://docs.microsoft.com/de-de/azure/machine-learning/concept-manage-ml-pitfalls (accessed Feb. 22, 2021).</w:t>
          </w:r>
        </w:p>
        <w:p w14:paraId="0D39A70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2]</w:t>
          </w:r>
          <w:r w:rsidRPr="00287FDD">
            <w:rPr>
              <w:rFonts w:cs="Times New Roman"/>
              <w:noProof/>
              <w:szCs w:val="24"/>
            </w:rPr>
            <w:tab/>
            <w:t>“Support Vector Machines (SVM); Universität Ulm.” http://www.mathematik.uni-</w:t>
          </w:r>
          <w:r w:rsidRPr="00287FDD">
            <w:rPr>
              <w:rFonts w:cs="Times New Roman"/>
              <w:noProof/>
              <w:szCs w:val="24"/>
            </w:rPr>
            <w:lastRenderedPageBreak/>
            <w:t>ulm.de/stochastik/lehre/ss07/seminar_sl/fischer.pdf (accessed Feb. 24, 2021).</w:t>
          </w:r>
        </w:p>
        <w:p w14:paraId="77C9C3F5"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3]</w:t>
          </w:r>
          <w:r w:rsidRPr="00287FDD">
            <w:rPr>
              <w:rFonts w:cs="Times New Roman"/>
              <w:noProof/>
              <w:szCs w:val="24"/>
            </w:rPr>
            <w:tab/>
            <w:t>“Support Vector Machines (SVM) Ausarbeitung; Universität Ulm.” http://www.mathematik.uni-ulm.de/stochastik/lehre/ss07/seminar_sl/ausarbeitung_fischer.pdf (accessed Feb. 24, 2021).</w:t>
          </w:r>
        </w:p>
        <w:p w14:paraId="126F76F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4]</w:t>
          </w:r>
          <w:r w:rsidRPr="00287FDD">
            <w:rPr>
              <w:rFonts w:cs="Times New Roman"/>
              <w:noProof/>
              <w:szCs w:val="24"/>
            </w:rPr>
            <w:tab/>
            <w:t>“The Kernel Trick in Support Vector Classification.” https://towardsdatascience.com/the-kernel-trick-c98cdbcaeb3f (accessed Feb. 24, 2021).</w:t>
          </w:r>
        </w:p>
        <w:p w14:paraId="59344117"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5]</w:t>
          </w:r>
          <w:r w:rsidRPr="00287FDD">
            <w:rPr>
              <w:rFonts w:cs="Times New Roman"/>
              <w:noProof/>
              <w:szCs w:val="24"/>
            </w:rPr>
            <w:tab/>
            <w:t xml:space="preserve">“Das Gehirn,” </w:t>
          </w:r>
          <w:r w:rsidRPr="00287FDD">
            <w:rPr>
              <w:rFonts w:cs="Times New Roman"/>
              <w:i/>
              <w:iCs/>
              <w:noProof/>
              <w:szCs w:val="24"/>
            </w:rPr>
            <w:t>MAX-PLANCK-GESELLSCHAFT</w:t>
          </w:r>
          <w:r w:rsidRPr="00287FDD">
            <w:rPr>
              <w:rFonts w:cs="Times New Roman"/>
              <w:noProof/>
              <w:szCs w:val="24"/>
            </w:rPr>
            <w:t>. https://www.mpg.de/gehirn (accessed Feb. 26, 2021).</w:t>
          </w:r>
        </w:p>
        <w:p w14:paraId="44B1FB41"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6]</w:t>
          </w:r>
          <w:r w:rsidRPr="00287FDD">
            <w:rPr>
              <w:rFonts w:cs="Times New Roman"/>
              <w:noProof/>
              <w:szCs w:val="24"/>
            </w:rPr>
            <w:tab/>
            <w:t xml:space="preserve">W. S. McCulloch and W. Pitts, “A logical calculus of the ideas immanent in nervous activity (reprinted from bulletin of mathematical biophysics, vol 5, pg 115-133, 1943),” </w:t>
          </w:r>
          <w:r w:rsidRPr="00287FDD">
            <w:rPr>
              <w:rFonts w:cs="Times New Roman"/>
              <w:i/>
              <w:iCs/>
              <w:noProof/>
              <w:szCs w:val="24"/>
            </w:rPr>
            <w:t>Bull. Math. Biol.</w:t>
          </w:r>
          <w:r w:rsidRPr="00287FDD">
            <w:rPr>
              <w:rFonts w:cs="Times New Roman"/>
              <w:noProof/>
              <w:szCs w:val="24"/>
            </w:rPr>
            <w:t>, vol. 52, no. 1--2, pp. 99–115, 1990, [Online]. Available: http://journals2.scholarsportal.info/pdf/00928240/v52i1-2/99_alcotiiina.xml.</w:t>
          </w:r>
        </w:p>
        <w:p w14:paraId="7B00B5AA"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7]</w:t>
          </w:r>
          <w:r w:rsidRPr="00287FDD">
            <w:rPr>
              <w:rFonts w:cs="Times New Roman"/>
              <w:noProof/>
              <w:szCs w:val="24"/>
            </w:rPr>
            <w:tab/>
            <w:t xml:space="preserve">F. Rosenblatt, “The perceptron: A probabilistic model for information storage and organization in the brain,” </w:t>
          </w:r>
          <w:r w:rsidRPr="00287FDD">
            <w:rPr>
              <w:rFonts w:cs="Times New Roman"/>
              <w:i/>
              <w:iCs/>
              <w:noProof/>
              <w:szCs w:val="24"/>
            </w:rPr>
            <w:t>Psychol. Rev.</w:t>
          </w:r>
          <w:r w:rsidRPr="00287FDD">
            <w:rPr>
              <w:rFonts w:cs="Times New Roman"/>
              <w:noProof/>
              <w:szCs w:val="24"/>
            </w:rPr>
            <w:t>, vol. 65, no. 6, pp. 386–408, 1958, doi: 10.1037/h0042519.</w:t>
          </w:r>
        </w:p>
        <w:p w14:paraId="65463EC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8]</w:t>
          </w:r>
          <w:r w:rsidRPr="00287FDD">
            <w:rPr>
              <w:rFonts w:cs="Times New Roman"/>
              <w:noProof/>
              <w:szCs w:val="24"/>
            </w:rPr>
            <w:tab/>
            <w:t xml:space="preserve">A. Scherer and A. Scherer, “Das Perzeptron,” </w:t>
          </w:r>
          <w:r w:rsidRPr="00287FDD">
            <w:rPr>
              <w:rFonts w:cs="Times New Roman"/>
              <w:i/>
              <w:iCs/>
              <w:noProof/>
              <w:szCs w:val="24"/>
            </w:rPr>
            <w:t>Neuronale Netze</w:t>
          </w:r>
          <w:r w:rsidRPr="00287FDD">
            <w:rPr>
              <w:rFonts w:cs="Times New Roman"/>
              <w:noProof/>
              <w:szCs w:val="24"/>
            </w:rPr>
            <w:t>, pp. 65–70, 1997, doi: 10.1007/978-3-322-86830-5_5.</w:t>
          </w:r>
        </w:p>
        <w:p w14:paraId="52E35A9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9]</w:t>
          </w:r>
          <w:r w:rsidRPr="00287FDD">
            <w:rPr>
              <w:rFonts w:cs="Times New Roman"/>
              <w:noProof/>
              <w:szCs w:val="24"/>
            </w:rPr>
            <w:tab/>
            <w:t>“Neuronale Netze; Univerität Ulm.” .</w:t>
          </w:r>
        </w:p>
        <w:p w14:paraId="77174E2F"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0]</w:t>
          </w:r>
          <w:r w:rsidRPr="00287FDD">
            <w:rPr>
              <w:rFonts w:cs="Times New Roman"/>
              <w:noProof/>
              <w:szCs w:val="24"/>
            </w:rPr>
            <w:tab/>
            <w:t xml:space="preserve">I. Goodfellow, Y. Bengio, and A. Courville, </w:t>
          </w:r>
          <w:r w:rsidRPr="00287FDD">
            <w:rPr>
              <w:rFonts w:cs="Times New Roman"/>
              <w:i/>
              <w:iCs/>
              <w:noProof/>
              <w:szCs w:val="24"/>
            </w:rPr>
            <w:t>Deep Learning</w:t>
          </w:r>
          <w:r w:rsidRPr="00287FDD">
            <w:rPr>
              <w:rFonts w:cs="Times New Roman"/>
              <w:noProof/>
              <w:szCs w:val="24"/>
            </w:rPr>
            <w:t>. MIT Press, 2014.</w:t>
          </w:r>
        </w:p>
        <w:p w14:paraId="541F6087"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1]</w:t>
          </w:r>
          <w:r w:rsidRPr="00287FDD">
            <w:rPr>
              <w:rFonts w:cs="Times New Roman"/>
              <w:noProof/>
              <w:szCs w:val="24"/>
            </w:rPr>
            <w:tab/>
            <w:t xml:space="preserve">O. J. Wouters, M. McKee, and J. Luyten, “Estimated Research and Development Investment Needed to Bring a New Medicine to Market, 2009-2018,” </w:t>
          </w:r>
          <w:r w:rsidRPr="00287FDD">
            <w:rPr>
              <w:rFonts w:cs="Times New Roman"/>
              <w:i/>
              <w:iCs/>
              <w:noProof/>
              <w:szCs w:val="24"/>
            </w:rPr>
            <w:t>JAMA - J. Am. Med. Assoc.</w:t>
          </w:r>
          <w:r w:rsidRPr="00287FDD">
            <w:rPr>
              <w:rFonts w:cs="Times New Roman"/>
              <w:noProof/>
              <w:szCs w:val="24"/>
            </w:rPr>
            <w:t>, vol. 323, no. 9, pp. 844–853, 2020, doi: 10.1001/jama.2020.1166.</w:t>
          </w:r>
        </w:p>
        <w:p w14:paraId="52C6F3D5"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2]</w:t>
          </w:r>
          <w:r w:rsidRPr="00287FDD">
            <w:rPr>
              <w:rFonts w:cs="Times New Roman"/>
              <w:noProof/>
              <w:szCs w:val="24"/>
            </w:rPr>
            <w:tab/>
            <w:t xml:space="preserve">G. Klebe, </w:t>
          </w:r>
          <w:r w:rsidRPr="00287FDD">
            <w:rPr>
              <w:rFonts w:cs="Times New Roman"/>
              <w:i/>
              <w:iCs/>
              <w:noProof/>
              <w:szCs w:val="24"/>
            </w:rPr>
            <w:t>Wirkstoffdesign</w:t>
          </w:r>
          <w:r w:rsidRPr="00287FDD">
            <w:rPr>
              <w:rFonts w:cs="Times New Roman"/>
              <w:noProof/>
              <w:szCs w:val="24"/>
            </w:rPr>
            <w:t>, 2.Auflage. Spektrum Akademischer Verlag, 2009.</w:t>
          </w:r>
        </w:p>
        <w:p w14:paraId="3585159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3]</w:t>
          </w:r>
          <w:r w:rsidRPr="00287FDD">
            <w:rPr>
              <w:rFonts w:cs="Times New Roman"/>
              <w:noProof/>
              <w:szCs w:val="24"/>
            </w:rPr>
            <w:tab/>
            <w:t xml:space="preserve">D. Mendez </w:t>
          </w:r>
          <w:r w:rsidRPr="00287FDD">
            <w:rPr>
              <w:rFonts w:cs="Times New Roman"/>
              <w:i/>
              <w:iCs/>
              <w:noProof/>
              <w:szCs w:val="24"/>
            </w:rPr>
            <w:t>et al.</w:t>
          </w:r>
          <w:r w:rsidRPr="00287FDD">
            <w:rPr>
              <w:rFonts w:cs="Times New Roman"/>
              <w:noProof/>
              <w:szCs w:val="24"/>
            </w:rPr>
            <w:t xml:space="preserve">, “ChEMBL: Towards direct deposition of bioassay data,” </w:t>
          </w:r>
          <w:r w:rsidRPr="00287FDD">
            <w:rPr>
              <w:rFonts w:cs="Times New Roman"/>
              <w:i/>
              <w:iCs/>
              <w:noProof/>
              <w:szCs w:val="24"/>
            </w:rPr>
            <w:t>Nucleic Acids Res.</w:t>
          </w:r>
          <w:r w:rsidRPr="00287FDD">
            <w:rPr>
              <w:rFonts w:cs="Times New Roman"/>
              <w:noProof/>
              <w:szCs w:val="24"/>
            </w:rPr>
            <w:t>, vol. 47, no. D1, pp. D930–D940, 2019, doi: 10.1093/nar/gky1075.</w:t>
          </w:r>
        </w:p>
        <w:p w14:paraId="4D99E1D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4]</w:t>
          </w:r>
          <w:r w:rsidRPr="00287FDD">
            <w:rPr>
              <w:rFonts w:cs="Times New Roman"/>
              <w:noProof/>
              <w:szCs w:val="24"/>
            </w:rPr>
            <w:tab/>
            <w:t xml:space="preserve">D. S. Wishart </w:t>
          </w:r>
          <w:r w:rsidRPr="00287FDD">
            <w:rPr>
              <w:rFonts w:cs="Times New Roman"/>
              <w:i/>
              <w:iCs/>
              <w:noProof/>
              <w:szCs w:val="24"/>
            </w:rPr>
            <w:t>et al.</w:t>
          </w:r>
          <w:r w:rsidRPr="00287FDD">
            <w:rPr>
              <w:rFonts w:cs="Times New Roman"/>
              <w:noProof/>
              <w:szCs w:val="24"/>
            </w:rPr>
            <w:t xml:space="preserve">, “DrugBank 5.0: A major update to the DrugBank database for 2018,” </w:t>
          </w:r>
          <w:r w:rsidRPr="00287FDD">
            <w:rPr>
              <w:rFonts w:cs="Times New Roman"/>
              <w:i/>
              <w:iCs/>
              <w:noProof/>
              <w:szCs w:val="24"/>
            </w:rPr>
            <w:t>Nucleic Acids Res.</w:t>
          </w:r>
          <w:r w:rsidRPr="00287FDD">
            <w:rPr>
              <w:rFonts w:cs="Times New Roman"/>
              <w:noProof/>
              <w:szCs w:val="24"/>
            </w:rPr>
            <w:t>, vol. 46, no. D1, pp. D1074–D1082, 2018, doi: 10.1093/nar/gkx1037.</w:t>
          </w:r>
        </w:p>
        <w:p w14:paraId="237A312D"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5]</w:t>
          </w:r>
          <w:r w:rsidRPr="00287FDD">
            <w:rPr>
              <w:rFonts w:cs="Times New Roman"/>
              <w:noProof/>
              <w:szCs w:val="24"/>
            </w:rPr>
            <w:tab/>
            <w:t xml:space="preserve">R. Wang, X. Fang, Y. Lu, C. Y. Yang, and S. Wang, “The PDBbind database: Methodologies and updates,” </w:t>
          </w:r>
          <w:r w:rsidRPr="00287FDD">
            <w:rPr>
              <w:rFonts w:cs="Times New Roman"/>
              <w:i/>
              <w:iCs/>
              <w:noProof/>
              <w:szCs w:val="24"/>
            </w:rPr>
            <w:t>J. Med. Chem.</w:t>
          </w:r>
          <w:r w:rsidRPr="00287FDD">
            <w:rPr>
              <w:rFonts w:cs="Times New Roman"/>
              <w:noProof/>
              <w:szCs w:val="24"/>
            </w:rPr>
            <w:t>, vol. 48, no. 12, pp. 4111–4119, 2005, doi: 10.1021/jm048957q.</w:t>
          </w:r>
        </w:p>
        <w:p w14:paraId="21BD620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6]</w:t>
          </w:r>
          <w:r w:rsidRPr="00287FDD">
            <w:rPr>
              <w:rFonts w:cs="Times New Roman"/>
              <w:noProof/>
              <w:szCs w:val="24"/>
            </w:rPr>
            <w:tab/>
            <w:t>“Scientific and technical journal articles.” https://data.worldbank.org/indicator/IP.JRN.ARTC.SC?year_low_desc=true (accessed Mar. 04, 2021).</w:t>
          </w:r>
        </w:p>
        <w:p w14:paraId="7966F98A"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7]</w:t>
          </w:r>
          <w:r w:rsidRPr="00287FDD">
            <w:rPr>
              <w:rFonts w:cs="Times New Roman"/>
              <w:noProof/>
              <w:szCs w:val="24"/>
            </w:rPr>
            <w:tab/>
            <w:t xml:space="preserve">D. R. Witte and J. Mülle, “Text Mining: Wissensgewinnung aus natürlichsprachigen </w:t>
          </w:r>
          <w:r w:rsidRPr="00287FDD">
            <w:rPr>
              <w:rFonts w:cs="Times New Roman"/>
              <w:noProof/>
              <w:szCs w:val="24"/>
            </w:rPr>
            <w:lastRenderedPageBreak/>
            <w:t>Dokumenten,” 2005.</w:t>
          </w:r>
        </w:p>
        <w:p w14:paraId="7E80102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8]</w:t>
          </w:r>
          <w:r w:rsidRPr="00287FDD">
            <w:rPr>
              <w:rFonts w:cs="Times New Roman"/>
              <w:noProof/>
              <w:szCs w:val="24"/>
            </w:rPr>
            <w:tab/>
            <w:t>T. Jenssen, J. Komorowski, and E. Hovig, “A literature network of human genes for high-throughput analysis of gene,” vol. 28, no. may, pp. 21–28, 2001.</w:t>
          </w:r>
        </w:p>
        <w:p w14:paraId="11F88D1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9]</w:t>
          </w:r>
          <w:r w:rsidRPr="00287FDD">
            <w:rPr>
              <w:rFonts w:cs="Times New Roman"/>
              <w:noProof/>
              <w:szCs w:val="24"/>
            </w:rPr>
            <w:tab/>
            <w:t>R. Kabiljo, A. B. Clegg, and A. J. Shepherd, “A realistic assessment of methods for extracting gene / protein interactions from free text,” vol. 12, pp. 1–12, 2009, doi: 10.1186/1471-2105-10-233.</w:t>
          </w:r>
        </w:p>
        <w:p w14:paraId="0749C55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0]</w:t>
          </w:r>
          <w:r w:rsidRPr="00287FDD">
            <w:rPr>
              <w:rFonts w:cs="Times New Roman"/>
              <w:noProof/>
              <w:szCs w:val="24"/>
            </w:rPr>
            <w:tab/>
            <w:t xml:space="preserve">F. Rinaldi </w:t>
          </w:r>
          <w:r w:rsidRPr="00287FDD">
            <w:rPr>
              <w:rFonts w:cs="Times New Roman"/>
              <w:i/>
              <w:iCs/>
              <w:noProof/>
              <w:szCs w:val="24"/>
            </w:rPr>
            <w:t>et al.</w:t>
          </w:r>
          <w:r w:rsidRPr="00287FDD">
            <w:rPr>
              <w:rFonts w:cs="Times New Roman"/>
              <w:noProof/>
              <w:szCs w:val="24"/>
            </w:rPr>
            <w:t>, “Open Access OntoGene in BioCreative II,” vol. 9, no. Suppl 2, pp. 1–11, 2008, doi: 10.1186/gb-2008-9-S2-S13.</w:t>
          </w:r>
        </w:p>
        <w:p w14:paraId="34243222"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1]</w:t>
          </w:r>
          <w:r w:rsidRPr="00287FDD">
            <w:rPr>
              <w:rFonts w:cs="Times New Roman"/>
              <w:noProof/>
              <w:szCs w:val="24"/>
            </w:rPr>
            <w:tab/>
            <w:t xml:space="preserve">J. M. Temkin and M. R. Gilder, “Extraction of protein interaction information from unstructured text using a context-free grammar,” </w:t>
          </w:r>
          <w:r w:rsidRPr="00287FDD">
            <w:rPr>
              <w:rFonts w:cs="Times New Roman"/>
              <w:i/>
              <w:iCs/>
              <w:noProof/>
              <w:szCs w:val="24"/>
            </w:rPr>
            <w:t>Bioinformatics</w:t>
          </w:r>
          <w:r w:rsidRPr="00287FDD">
            <w:rPr>
              <w:rFonts w:cs="Times New Roman"/>
              <w:noProof/>
              <w:szCs w:val="24"/>
            </w:rPr>
            <w:t>, vol. 19, no. 16, pp. 2046–2053, 2003, doi: 10.1093/bioinformatics/btg279.</w:t>
          </w:r>
        </w:p>
        <w:p w14:paraId="6BA41D8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2]</w:t>
          </w:r>
          <w:r w:rsidRPr="00287FDD">
            <w:rPr>
              <w:rFonts w:cs="Times New Roman"/>
              <w:noProof/>
              <w:szCs w:val="24"/>
            </w:rPr>
            <w:tab/>
            <w:t xml:space="preserve">Y. Hao, X. Zhu, M. Huang, and M. Li, “Discovering patterns to extract protein-protein interactions from the literature: Part II,” </w:t>
          </w:r>
          <w:r w:rsidRPr="00287FDD">
            <w:rPr>
              <w:rFonts w:cs="Times New Roman"/>
              <w:i/>
              <w:iCs/>
              <w:noProof/>
              <w:szCs w:val="24"/>
            </w:rPr>
            <w:t>Bioinformatics</w:t>
          </w:r>
          <w:r w:rsidRPr="00287FDD">
            <w:rPr>
              <w:rFonts w:cs="Times New Roman"/>
              <w:noProof/>
              <w:szCs w:val="24"/>
            </w:rPr>
            <w:t>, vol. 21, no. 15, pp. 3294–3300, 2005, doi: 10.1093/bioinformatics/bti493.</w:t>
          </w:r>
        </w:p>
        <w:p w14:paraId="120E132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3]</w:t>
          </w:r>
          <w:r w:rsidRPr="00287FDD">
            <w:rPr>
              <w:rFonts w:cs="Times New Roman"/>
              <w:noProof/>
              <w:szCs w:val="24"/>
            </w:rPr>
            <w:tab/>
            <w:t xml:space="preserve">I. Segura-Bedmar, P. Martínez, and C. de Pablo-Sánchez, “Using a shallow linguistic kernel for drug-drug interaction extraction,” </w:t>
          </w:r>
          <w:r w:rsidRPr="00287FDD">
            <w:rPr>
              <w:rFonts w:cs="Times New Roman"/>
              <w:i/>
              <w:iCs/>
              <w:noProof/>
              <w:szCs w:val="24"/>
            </w:rPr>
            <w:t>J. Biomed. Inform.</w:t>
          </w:r>
          <w:r w:rsidRPr="00287FDD">
            <w:rPr>
              <w:rFonts w:cs="Times New Roman"/>
              <w:noProof/>
              <w:szCs w:val="24"/>
            </w:rPr>
            <w:t>, vol. 44, no. 5, pp. 789–804, 2011, doi: 10.1016/j.jbi.2011.04.005.</w:t>
          </w:r>
        </w:p>
        <w:p w14:paraId="41014E61"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4]</w:t>
          </w:r>
          <w:r w:rsidRPr="00287FDD">
            <w:rPr>
              <w:rFonts w:cs="Times New Roman"/>
              <w:noProof/>
              <w:szCs w:val="24"/>
            </w:rPr>
            <w:tab/>
            <w:t xml:space="preserve">R. Chowdhary, J. Zhang, and J. S. Liu, “Bayesian inference of protein-protein interactions from biological literature,” </w:t>
          </w:r>
          <w:r w:rsidRPr="00287FDD">
            <w:rPr>
              <w:rFonts w:cs="Times New Roman"/>
              <w:i/>
              <w:iCs/>
              <w:noProof/>
              <w:szCs w:val="24"/>
            </w:rPr>
            <w:t>Bioinformatics</w:t>
          </w:r>
          <w:r w:rsidRPr="00287FDD">
            <w:rPr>
              <w:rFonts w:cs="Times New Roman"/>
              <w:noProof/>
              <w:szCs w:val="24"/>
            </w:rPr>
            <w:t>, vol. 25, no. 12, pp. 1536–1542, 2009, doi: 10.1093/bioinformatics/btp245.</w:t>
          </w:r>
        </w:p>
        <w:p w14:paraId="6A28B434"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5]</w:t>
          </w:r>
          <w:r w:rsidRPr="00287FDD">
            <w:rPr>
              <w:rFonts w:cs="Times New Roman"/>
              <w:noProof/>
              <w:szCs w:val="24"/>
            </w:rPr>
            <w:tab/>
            <w:t xml:space="preserve">C. Sun, L. Lin, X. Wang, and Y. Guan, “Using maximum entropy model to extract protein-protein interaction information from biomedical literature,” </w:t>
          </w:r>
          <w:r w:rsidRPr="00287FDD">
            <w:rPr>
              <w:rFonts w:cs="Times New Roman"/>
              <w:i/>
              <w:iCs/>
              <w:noProof/>
              <w:szCs w:val="24"/>
            </w:rPr>
            <w:t>Lect. Notes Comput. Sci. (including Subser. Lect. Notes Artif. Intell. Lect. Notes Bioinformatics)</w:t>
          </w:r>
          <w:r w:rsidRPr="00287FDD">
            <w:rPr>
              <w:rFonts w:cs="Times New Roman"/>
              <w:noProof/>
              <w:szCs w:val="24"/>
            </w:rPr>
            <w:t>, vol. 4681 LNCS, no. August, pp. 730–737, 2007, doi: 10.1007/978-3-540-74171-8_72.</w:t>
          </w:r>
        </w:p>
        <w:p w14:paraId="36962E5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6]</w:t>
          </w:r>
          <w:r w:rsidRPr="00287FDD">
            <w:rPr>
              <w:rFonts w:cs="Times New Roman"/>
              <w:noProof/>
              <w:szCs w:val="24"/>
            </w:rPr>
            <w:tab/>
            <w:t xml:space="preserve">D. Tikk, P. Thomas, P. Palaga, J. Hakenberg, and U. Leser, “A comprehensive benchmark of kernel methods to extract protein-protein interactions from literature,” </w:t>
          </w:r>
          <w:r w:rsidRPr="00287FDD">
            <w:rPr>
              <w:rFonts w:cs="Times New Roman"/>
              <w:i/>
              <w:iCs/>
              <w:noProof/>
              <w:szCs w:val="24"/>
            </w:rPr>
            <w:t>PLoS Comput. Biol.</w:t>
          </w:r>
          <w:r w:rsidRPr="00287FDD">
            <w:rPr>
              <w:rFonts w:cs="Times New Roman"/>
              <w:noProof/>
              <w:szCs w:val="24"/>
            </w:rPr>
            <w:t>, vol. 6, no. 7, p. 32, 2010, doi: 10.1371/journal.pcbi.1000837.</w:t>
          </w:r>
        </w:p>
        <w:p w14:paraId="3A7CBEAF"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7]</w:t>
          </w:r>
          <w:r w:rsidRPr="00287FDD">
            <w:rPr>
              <w:rFonts w:cs="Times New Roman"/>
              <w:noProof/>
              <w:szCs w:val="24"/>
            </w:rPr>
            <w:tab/>
            <w:t xml:space="preserve">K. Döring </w:t>
          </w:r>
          <w:r w:rsidRPr="00287FDD">
            <w:rPr>
              <w:rFonts w:cs="Times New Roman"/>
              <w:i/>
              <w:iCs/>
              <w:noProof/>
              <w:szCs w:val="24"/>
            </w:rPr>
            <w:t>et al.</w:t>
          </w:r>
          <w:r w:rsidRPr="00287FDD">
            <w:rPr>
              <w:rFonts w:cs="Times New Roman"/>
              <w:noProof/>
              <w:szCs w:val="24"/>
            </w:rPr>
            <w:t xml:space="preserve">, “Automated recognition of functional compound-protein relationships in literature,” </w:t>
          </w:r>
          <w:r w:rsidRPr="00287FDD">
            <w:rPr>
              <w:rFonts w:cs="Times New Roman"/>
              <w:i/>
              <w:iCs/>
              <w:noProof/>
              <w:szCs w:val="24"/>
            </w:rPr>
            <w:t>PLoS One</w:t>
          </w:r>
          <w:r w:rsidRPr="00287FDD">
            <w:rPr>
              <w:rFonts w:cs="Times New Roman"/>
              <w:noProof/>
              <w:szCs w:val="24"/>
            </w:rPr>
            <w:t>, vol. 15, no. 3, pp. 1–14, 2020, doi: 10.1371/journal.pone.0220925.</w:t>
          </w:r>
        </w:p>
        <w:p w14:paraId="5EAC1BCF"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8]</w:t>
          </w:r>
          <w:r w:rsidRPr="00287FDD">
            <w:rPr>
              <w:rFonts w:cs="Times New Roman"/>
              <w:noProof/>
              <w:szCs w:val="24"/>
            </w:rPr>
            <w:tab/>
            <w:t>D. Zhang and D. Wang, “Relation Classification via Recurrent Neural Network,” 2015, [Online]. Available: http://arxiv.org/abs/1508.01006.</w:t>
          </w:r>
        </w:p>
        <w:p w14:paraId="0BB3C50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9]</w:t>
          </w:r>
          <w:r w:rsidRPr="00287FDD">
            <w:rPr>
              <w:rFonts w:cs="Times New Roman"/>
              <w:noProof/>
              <w:szCs w:val="24"/>
            </w:rPr>
            <w:tab/>
            <w:t xml:space="preserve">C. Sun </w:t>
          </w:r>
          <w:r w:rsidRPr="00287FDD">
            <w:rPr>
              <w:rFonts w:cs="Times New Roman"/>
              <w:i/>
              <w:iCs/>
              <w:noProof/>
              <w:szCs w:val="24"/>
            </w:rPr>
            <w:t>et al.</w:t>
          </w:r>
          <w:r w:rsidRPr="00287FDD">
            <w:rPr>
              <w:rFonts w:cs="Times New Roman"/>
              <w:noProof/>
              <w:szCs w:val="24"/>
            </w:rPr>
            <w:t xml:space="preserve">, “Chemical-protein interaction extraction via Gaussian probability distribution and external biomedical knowledge,” </w:t>
          </w:r>
          <w:r w:rsidRPr="00287FDD">
            <w:rPr>
              <w:rFonts w:cs="Times New Roman"/>
              <w:i/>
              <w:iCs/>
              <w:noProof/>
              <w:szCs w:val="24"/>
            </w:rPr>
            <w:t>Bioinformatics</w:t>
          </w:r>
          <w:r w:rsidRPr="00287FDD">
            <w:rPr>
              <w:rFonts w:cs="Times New Roman"/>
              <w:noProof/>
              <w:szCs w:val="24"/>
            </w:rPr>
            <w:t xml:space="preserve">, vol. 36, no. 15, pp. 4323–4330, 2020, doi: </w:t>
          </w:r>
          <w:r w:rsidRPr="00287FDD">
            <w:rPr>
              <w:rFonts w:cs="Times New Roman"/>
              <w:noProof/>
              <w:szCs w:val="24"/>
            </w:rPr>
            <w:lastRenderedPageBreak/>
            <w:t>10.1093/bioinformatics/btaa491.</w:t>
          </w:r>
        </w:p>
        <w:p w14:paraId="0A9AFF9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40]</w:t>
          </w:r>
          <w:r w:rsidRPr="00287FDD">
            <w:rPr>
              <w:rFonts w:cs="Times New Roman"/>
              <w:noProof/>
              <w:szCs w:val="24"/>
            </w:rPr>
            <w:tab/>
            <w:t xml:space="preserve">M. E. Peters </w:t>
          </w:r>
          <w:r w:rsidRPr="00287FDD">
            <w:rPr>
              <w:rFonts w:cs="Times New Roman"/>
              <w:i/>
              <w:iCs/>
              <w:noProof/>
              <w:szCs w:val="24"/>
            </w:rPr>
            <w:t>et al.</w:t>
          </w:r>
          <w:r w:rsidRPr="00287FDD">
            <w:rPr>
              <w:rFonts w:cs="Times New Roman"/>
              <w:noProof/>
              <w:szCs w:val="24"/>
            </w:rPr>
            <w:t xml:space="preserve">, “Deep contextualized word representations,” </w:t>
          </w:r>
          <w:r w:rsidRPr="00287FDD">
            <w:rPr>
              <w:rFonts w:cs="Times New Roman"/>
              <w:i/>
              <w:iCs/>
              <w:noProof/>
              <w:szCs w:val="24"/>
            </w:rPr>
            <w:t>NAACL HLT 2018 - 2018 Conf. North Am. Chapter Assoc. Comput. Linguist. Hum. Lang. Technol. - Proc. Conf.</w:t>
          </w:r>
          <w:r w:rsidRPr="00287FDD">
            <w:rPr>
              <w:rFonts w:cs="Times New Roman"/>
              <w:noProof/>
              <w:szCs w:val="24"/>
            </w:rPr>
            <w:t>, vol. 1, pp. 2227–2237, 2018, doi: 10.18653/v1/n18-1202.</w:t>
          </w:r>
        </w:p>
        <w:p w14:paraId="774C912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41]</w:t>
          </w:r>
          <w:r w:rsidRPr="00287FDD">
            <w:rPr>
              <w:rFonts w:cs="Times New Roman"/>
              <w:noProof/>
              <w:szCs w:val="24"/>
            </w:rPr>
            <w:tab/>
            <w:t xml:space="preserve">J. Lee </w:t>
          </w:r>
          <w:r w:rsidRPr="00287FDD">
            <w:rPr>
              <w:rFonts w:cs="Times New Roman"/>
              <w:i/>
              <w:iCs/>
              <w:noProof/>
              <w:szCs w:val="24"/>
            </w:rPr>
            <w:t>et al.</w:t>
          </w:r>
          <w:r w:rsidRPr="00287FDD">
            <w:rPr>
              <w:rFonts w:cs="Times New Roman"/>
              <w:noProof/>
              <w:szCs w:val="24"/>
            </w:rPr>
            <w:t xml:space="preserve">, “BioBERT: A pre-trained biomedical language representation model for biomedical text mining,” </w:t>
          </w:r>
          <w:r w:rsidRPr="00287FDD">
            <w:rPr>
              <w:rFonts w:cs="Times New Roman"/>
              <w:i/>
              <w:iCs/>
              <w:noProof/>
              <w:szCs w:val="24"/>
            </w:rPr>
            <w:t>Bioinformatics</w:t>
          </w:r>
          <w:r w:rsidRPr="00287FDD">
            <w:rPr>
              <w:rFonts w:cs="Times New Roman"/>
              <w:noProof/>
              <w:szCs w:val="24"/>
            </w:rPr>
            <w:t>, vol. 36, no. 4, pp. 1234–1240, 2020, doi: 10.1093/bioinformatics/btz682.</w:t>
          </w:r>
        </w:p>
        <w:p w14:paraId="4F69A00B" w14:textId="77777777" w:rsidR="00287FDD" w:rsidRPr="00287FDD" w:rsidRDefault="00287FDD" w:rsidP="00287FDD">
          <w:pPr>
            <w:widowControl w:val="0"/>
            <w:autoSpaceDE w:val="0"/>
            <w:autoSpaceDN w:val="0"/>
            <w:adjustRightInd w:val="0"/>
            <w:ind w:left="640" w:hanging="640"/>
            <w:rPr>
              <w:rFonts w:cs="Times New Roman"/>
              <w:noProof/>
            </w:rPr>
          </w:pPr>
          <w:r w:rsidRPr="00287FDD">
            <w:rPr>
              <w:rFonts w:cs="Times New Roman"/>
              <w:noProof/>
              <w:szCs w:val="24"/>
            </w:rPr>
            <w:t>[42]</w:t>
          </w:r>
          <w:r w:rsidRPr="00287FDD">
            <w:rPr>
              <w:rFonts w:cs="Times New Roman"/>
              <w:noProof/>
              <w:szCs w:val="24"/>
            </w:rPr>
            <w:tab/>
            <w:t>“ChemProt corpus: BioCreative VI.” https://biocreative.bioinformatics.udel.edu/media/store/files/2017/ChemProt_Corpus.zip (accessed Mar. 08,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3"/>
      <w:footerReference w:type="default" r:id="rId4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A27ED9" w:rsidRDefault="00A27ED9">
      <w:pPr>
        <w:pStyle w:val="Kommentartext"/>
      </w:pPr>
      <w:r>
        <w:rPr>
          <w:rStyle w:val="Kommentarzeichen"/>
        </w:rPr>
        <w:annotationRef/>
      </w:r>
      <w:r w:rsidR="006D7696">
        <w:rPr>
          <w:rStyle w:val="Kommentarzeichen"/>
        </w:rPr>
        <w:t xml:space="preserve">Oder </w:t>
      </w:r>
      <w:r w:rsidR="00FA136A">
        <w:rPr>
          <w:rStyle w:val="Kommentarzeichen"/>
        </w:rPr>
        <w:t>ist Prüfer</w:t>
      </w:r>
      <w:r w:rsidR="006D7696">
        <w:rPr>
          <w:rStyle w:val="Kommentarzeichen"/>
        </w:rPr>
        <w:t xml:space="preserve"> besser</w:t>
      </w:r>
      <w:r w:rsidR="007423BB">
        <w:rPr>
          <w:rStyle w:val="Kommentarzeichen"/>
        </w:rPr>
        <w:t>?</w:t>
      </w:r>
    </w:p>
  </w:comment>
  <w:comment w:id="16" w:author="Manuel.Dorer@bwedu.de" w:date="2021-02-23T14:52:00Z" w:initials="M">
    <w:p w14:paraId="0D8B04DD" w14:textId="77777777" w:rsidR="00A27ED9" w:rsidRDefault="00A27ED9">
      <w:pPr>
        <w:pStyle w:val="Kommentartext"/>
      </w:pPr>
      <w:r>
        <w:rPr>
          <w:rStyle w:val="Kommentarzeichen"/>
        </w:rPr>
        <w:annotationRef/>
      </w:r>
      <w:r>
        <w:t>Abstand /</w:t>
      </w:r>
      <w:proofErr w:type="gramStart"/>
      <w:r>
        <w:t xml:space="preserve">einrücken  </w:t>
      </w:r>
      <w:proofErr w:type="spellStart"/>
      <w:r>
        <w:t>innherhalb</w:t>
      </w:r>
      <w:proofErr w:type="spellEnd"/>
      <w:proofErr w:type="gramEnd"/>
      <w:r>
        <w:t xml:space="preserve"> von </w:t>
      </w:r>
      <w:proofErr w:type="spellStart"/>
      <w:r>
        <w:t>standart</w:t>
      </w:r>
      <w:proofErr w:type="spellEnd"/>
      <w:r>
        <w:t xml:space="preserve"> festlegen </w:t>
      </w:r>
    </w:p>
    <w:p w14:paraId="2592C69C" w14:textId="52C93F37" w:rsidR="00A27ED9" w:rsidRDefault="00A27ED9">
      <w:pPr>
        <w:pStyle w:val="Kommentartext"/>
      </w:pPr>
    </w:p>
  </w:comment>
  <w:comment w:id="17" w:author="Manuel.Dorer@bwedu.de" w:date="2021-02-23T14:53:00Z" w:initials="M">
    <w:p w14:paraId="3D9CBC93" w14:textId="4BDB3D9F" w:rsidR="00A27ED9" w:rsidRDefault="00A27ED9">
      <w:pPr>
        <w:pStyle w:val="Kommentartext"/>
      </w:pPr>
      <w:r>
        <w:rPr>
          <w:rStyle w:val="Kommentarzeichen"/>
        </w:rPr>
        <w:annotationRef/>
      </w:r>
      <w:r>
        <w:t xml:space="preserve">Zitierstiel IEEE okay? </w:t>
      </w:r>
    </w:p>
  </w:comment>
  <w:comment w:id="22" w:author="Manuel.Dorer@bwedu.de" w:date="2021-02-23T11:47:00Z" w:initials="M">
    <w:p w14:paraId="011BE176" w14:textId="6034AB75" w:rsidR="00A27ED9" w:rsidRDefault="00A27ED9">
      <w:pPr>
        <w:pStyle w:val="Kommentartext"/>
      </w:pPr>
      <w:r>
        <w:rPr>
          <w:rStyle w:val="Kommentarzeichen"/>
        </w:rPr>
        <w:annotationRef/>
      </w:r>
      <w:r>
        <w:t xml:space="preserve">Oder lieber hier nochmal „Künstliche Intelligenz (KI)“ schreiben, da es eine Überschrift ist? </w:t>
      </w:r>
    </w:p>
  </w:comment>
  <w:comment w:id="24" w:author="Manuel.Dorer@bwedu.de" w:date="2021-02-25T17:08:00Z" w:initials="M">
    <w:p w14:paraId="012E13A2" w14:textId="7487605F" w:rsidR="00A27ED9" w:rsidRDefault="00A27ED9">
      <w:pPr>
        <w:pStyle w:val="Kommentartext"/>
      </w:pPr>
      <w:r>
        <w:rPr>
          <w:rStyle w:val="Kommentarzeichen"/>
        </w:rPr>
        <w:annotationRef/>
      </w:r>
      <w:r>
        <w:t xml:space="preserve">Quelle korrekt angeben </w:t>
      </w:r>
    </w:p>
  </w:comment>
  <w:comment w:id="29" w:author="Manuel Dorer" w:date="2021-02-26T11:59:00Z" w:initials="MD">
    <w:p w14:paraId="3A0C9232" w14:textId="2E024F96" w:rsidR="00A27ED9" w:rsidRDefault="00A27ED9">
      <w:pPr>
        <w:pStyle w:val="Kommentartext"/>
      </w:pPr>
      <w:r>
        <w:rPr>
          <w:rStyle w:val="Kommentarzeichen"/>
        </w:rPr>
        <w:annotationRef/>
      </w:r>
      <w:proofErr w:type="gramStart"/>
      <w:r>
        <w:t>Selber</w:t>
      </w:r>
      <w:proofErr w:type="gramEnd"/>
      <w:r>
        <w:t xml:space="preserve"> gemacht, nur </w:t>
      </w:r>
      <w:proofErr w:type="spellStart"/>
      <w:r>
        <w:t>iconquelle</w:t>
      </w:r>
      <w:proofErr w:type="spellEnd"/>
    </w:p>
  </w:comment>
  <w:comment w:id="34" w:author="Manuel Dorer" w:date="2021-03-15T17:32:00Z" w:initials="MD">
    <w:p w14:paraId="7EF1F989" w14:textId="3A376E9C" w:rsidR="00A27ED9" w:rsidRDefault="00A27ED9">
      <w:pPr>
        <w:pStyle w:val="Kommentartext"/>
      </w:pPr>
      <w:r>
        <w:rPr>
          <w:rStyle w:val="Kommentarzeichen"/>
        </w:rPr>
        <w:annotationRef/>
      </w:r>
      <w:r w:rsidR="003863E4">
        <w:t>Q</w:t>
      </w:r>
      <w:r>
        <w:t>uelle</w:t>
      </w:r>
      <w:r w:rsidR="003863E4">
        <w:t xml:space="preserve"> wird noch angegeben</w:t>
      </w:r>
    </w:p>
  </w:comment>
  <w:comment w:id="36" w:author="Manuel.Dorer@bwedu.de" w:date="2021-02-25T23:51:00Z" w:initials="M">
    <w:p w14:paraId="02806338" w14:textId="7625F907" w:rsidR="00A27ED9" w:rsidRDefault="00A27ED9">
      <w:pPr>
        <w:pStyle w:val="Kommentartext"/>
      </w:pPr>
      <w:r>
        <w:rPr>
          <w:rStyle w:val="Kommentarzeichen"/>
        </w:rPr>
        <w:annotationRef/>
      </w:r>
      <w:r>
        <w:t xml:space="preserve">Quelle: allgemeines ML </w:t>
      </w:r>
      <w:r w:rsidR="00F82FEC">
        <w:t xml:space="preserve">Paper </w:t>
      </w:r>
      <w:r w:rsidR="00F82FEC">
        <w:sym w:font="Wingdings" w:char="F0E8"/>
      </w:r>
      <w:r w:rsidR="00F82FEC">
        <w:t xml:space="preserve"> wird noch angegeben</w:t>
      </w:r>
    </w:p>
  </w:comment>
  <w:comment w:id="43" w:author="Manuel Dorer" w:date="2021-03-03T21:06:00Z" w:initials="MD">
    <w:p w14:paraId="54612BCE" w14:textId="60F2CB08" w:rsidR="00A27ED9" w:rsidRDefault="00A27ED9">
      <w:pPr>
        <w:pStyle w:val="Kommentartext"/>
      </w:pPr>
      <w:r>
        <w:rPr>
          <w:rStyle w:val="Kommentarzeichen"/>
        </w:rPr>
        <w:annotationRef/>
      </w:r>
      <w:r>
        <w:t>ist binär für (0 oder 1) an der Stelle okay?</w:t>
      </w:r>
    </w:p>
  </w:comment>
  <w:comment w:id="72" w:author="Manuel Dorer" w:date="2021-03-14T00:17:00Z" w:initials="MD">
    <w:p w14:paraId="19D264C5" w14:textId="7746E3F7" w:rsidR="00A27ED9" w:rsidRDefault="00A27ED9">
      <w:pPr>
        <w:pStyle w:val="Kommentartext"/>
      </w:pPr>
      <w:r>
        <w:rPr>
          <w:rStyle w:val="Kommentarzeichen"/>
        </w:rPr>
        <w:annotationRef/>
      </w:r>
      <w:r>
        <w:t xml:space="preserve">Oder besser: Methoden und </w:t>
      </w:r>
      <w:proofErr w:type="gramStart"/>
      <w:r>
        <w:t>Datensätze ?</w:t>
      </w:r>
      <w:proofErr w:type="gramEnd"/>
    </w:p>
  </w:comment>
  <w:comment w:id="100" w:author="Manuel Dorer" w:date="2021-03-15T10:21:00Z" w:initials="MD">
    <w:p w14:paraId="02B1396F" w14:textId="7F8B94CD" w:rsidR="00A27ED9" w:rsidRDefault="00A27ED9">
      <w:pPr>
        <w:pStyle w:val="Kommentartext"/>
      </w:pPr>
      <w:r>
        <w:rPr>
          <w:rStyle w:val="Kommentarzeichen"/>
        </w:rPr>
        <w:annotationRef/>
      </w:r>
      <w:r>
        <w:t xml:space="preserve">Bessere </w:t>
      </w:r>
      <w:proofErr w:type="spellStart"/>
      <w:r>
        <w:t>überschrift</w:t>
      </w:r>
      <w:proofErr w:type="spellEnd"/>
    </w:p>
  </w:comment>
  <w:comment w:id="113" w:author="Manuel Dorer" w:date="2021-03-01T12:49:00Z" w:initials="MD">
    <w:p w14:paraId="4CFE604A" w14:textId="19519139" w:rsidR="00A27ED9" w:rsidRDefault="00A27ED9">
      <w:pPr>
        <w:pStyle w:val="Kommentartext"/>
      </w:pPr>
      <w:r>
        <w:rPr>
          <w:rStyle w:val="Kommentarzeichen"/>
        </w:rPr>
        <w:annotationRef/>
      </w:r>
      <w:r>
        <w:t>inwiefern cv für vergleich taugt</w:t>
      </w:r>
    </w:p>
  </w:comment>
  <w:comment w:id="116" w:author="Manuel Dorer" w:date="2021-03-12T15:35:00Z" w:initials="MD">
    <w:p w14:paraId="244EA73B" w14:textId="77777777" w:rsidR="00A27ED9" w:rsidRDefault="00A27ED9" w:rsidP="00234A91">
      <w:pPr>
        <w:pStyle w:val="Kommentartext"/>
      </w:pPr>
      <w:r>
        <w:rPr>
          <w:rStyle w:val="Kommentarzeichen"/>
        </w:rPr>
        <w:annotationRef/>
      </w:r>
      <w:r>
        <w:t xml:space="preserve">Einarbeiten oder </w:t>
      </w:r>
      <w:proofErr w:type="spellStart"/>
      <w:r>
        <w:t>vlt</w:t>
      </w:r>
      <w:proofErr w:type="spellEnd"/>
      <w:r>
        <w:t xml:space="preserve"> in </w:t>
      </w:r>
      <w:proofErr w:type="spellStart"/>
      <w:r>
        <w:t>abstract</w:t>
      </w:r>
      <w:proofErr w:type="spellEnd"/>
    </w:p>
    <w:p w14:paraId="787252D4" w14:textId="77777777" w:rsidR="00A27ED9" w:rsidRDefault="00A27ED9" w:rsidP="00234A91">
      <w:pPr>
        <w:pStyle w:val="Kommentartext"/>
      </w:pPr>
    </w:p>
    <w:p w14:paraId="54E08B65" w14:textId="77777777" w:rsidR="00A27ED9" w:rsidRDefault="00A27ED9" w:rsidP="00234A91">
      <w:pPr>
        <w:pStyle w:val="Kommentartext"/>
      </w:pPr>
      <w:r>
        <w:t xml:space="preserve"> (die ersten </w:t>
      </w:r>
      <w:proofErr w:type="spellStart"/>
      <w:r>
        <w:t>zeiles</w:t>
      </w:r>
      <w:proofErr w:type="spellEnd"/>
      <w:r>
        <w:t xml:space="preserve"> des </w:t>
      </w:r>
      <w:proofErr w:type="spellStart"/>
      <w:r>
        <w:t>papers</w:t>
      </w:r>
      <w:proofErr w:type="spellEnd"/>
      <w:r>
        <w:t>)</w:t>
      </w:r>
    </w:p>
  </w:comment>
  <w:comment w:id="121" w:author="Manuel Dorer" w:date="2021-03-15T17:09:00Z" w:initials="MD">
    <w:p w14:paraId="2672E676" w14:textId="52D03940" w:rsidR="00A27ED9" w:rsidRDefault="00A27ED9">
      <w:pPr>
        <w:pStyle w:val="Kommentartext"/>
      </w:pPr>
      <w:r>
        <w:rPr>
          <w:rStyle w:val="Kommentarzeichen"/>
        </w:rPr>
        <w:annotationRef/>
      </w:r>
      <w:proofErr w:type="gramStart"/>
      <w:r>
        <w:t>schauen</w:t>
      </w:r>
      <w:proofErr w:type="gramEnd"/>
      <w:r>
        <w:t xml:space="preserve"> dass nur die wichtigen </w:t>
      </w:r>
      <w:proofErr w:type="spellStart"/>
      <w:r>
        <w:t>infos</w:t>
      </w:r>
      <w:proofErr w:type="spellEnd"/>
      <w:r>
        <w:t xml:space="preserve"> da sind und bei </w:t>
      </w:r>
      <w:proofErr w:type="spellStart"/>
      <w:r>
        <w:t>websites</w:t>
      </w:r>
      <w:proofErr w:type="spellEnd"/>
      <w:r>
        <w:t xml:space="preserve"> keine </w:t>
      </w:r>
      <w:proofErr w:type="spellStart"/>
      <w:r>
        <w:t>titel</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2592C69C" w15:done="0"/>
  <w15:commentEx w15:paraId="3D9CBC93" w15:done="0"/>
  <w15:commentEx w15:paraId="011BE176" w15:done="0"/>
  <w15:commentEx w15:paraId="012E13A2" w15:done="0"/>
  <w15:commentEx w15:paraId="3A0C9232" w15:done="0"/>
  <w15:commentEx w15:paraId="7EF1F989" w15:done="0"/>
  <w15:commentEx w15:paraId="02806338" w15:done="0"/>
  <w15:commentEx w15:paraId="54612BCE" w15:done="0"/>
  <w15:commentEx w15:paraId="19D264C5" w15:done="0"/>
  <w15:commentEx w15:paraId="02B1396F" w15:done="0"/>
  <w15:commentEx w15:paraId="4CFE604A" w15:done="0"/>
  <w15:commentEx w15:paraId="54E08B6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257F6" w16cex:dateUtc="2021-02-25T16:08:00Z"/>
  <w16cex:commentExtensible w16cex:durableId="23E36104" w16cex:dateUtc="2021-02-26T10:59:00Z"/>
  <w16cex:commentExtensible w16cex:durableId="23FA1891" w16cex:dateUtc="2021-03-15T16:32:00Z"/>
  <w16cex:commentExtensible w16cex:durableId="23E2B69C" w16cex:dateUtc="2021-02-25T22:51:00Z"/>
  <w16cex:commentExtensible w16cex:durableId="23EA78C9" w16cex:dateUtc="2021-03-03T20:06:00Z"/>
  <w16cex:commentExtensible w16cex:durableId="23F7D47E" w16cex:dateUtc="2021-03-13T23:17:00Z"/>
  <w16cex:commentExtensible w16cex:durableId="23F9B3AC" w16cex:dateUtc="2021-03-15T09:21:00Z"/>
  <w16cex:commentExtensible w16cex:durableId="23E76154" w16cex:dateUtc="2021-03-01T11:49:00Z"/>
  <w16cex:commentExtensible w16cex:durableId="23F608C8" w16cex:dateUtc="2021-03-12T14:35: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2592C69C" w16cid:durableId="23DF953E"/>
  <w16cid:commentId w16cid:paraId="3D9CBC93" w16cid:durableId="23DF9584"/>
  <w16cid:commentId w16cid:paraId="011BE176" w16cid:durableId="23DF69EF"/>
  <w16cid:commentId w16cid:paraId="012E13A2" w16cid:durableId="23E257F6"/>
  <w16cid:commentId w16cid:paraId="3A0C9232" w16cid:durableId="23E36104"/>
  <w16cid:commentId w16cid:paraId="7EF1F989" w16cid:durableId="23FA1891"/>
  <w16cid:commentId w16cid:paraId="02806338" w16cid:durableId="23E2B69C"/>
  <w16cid:commentId w16cid:paraId="54612BCE" w16cid:durableId="23EA78C9"/>
  <w16cid:commentId w16cid:paraId="19D264C5" w16cid:durableId="23F7D47E"/>
  <w16cid:commentId w16cid:paraId="02B1396F" w16cid:durableId="23F9B3AC"/>
  <w16cid:commentId w16cid:paraId="4CFE604A" w16cid:durableId="23E76154"/>
  <w16cid:commentId w16cid:paraId="54E08B65" w16cid:durableId="23F608C8"/>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8BC7D1" w14:textId="77777777" w:rsidR="00ED0651" w:rsidRDefault="00ED0651" w:rsidP="00D4444C">
      <w:pPr>
        <w:spacing w:after="0" w:line="240" w:lineRule="auto"/>
      </w:pPr>
      <w:r>
        <w:separator/>
      </w:r>
    </w:p>
    <w:p w14:paraId="7D7D6CDF" w14:textId="77777777" w:rsidR="00ED0651" w:rsidRDefault="00ED0651"/>
  </w:endnote>
  <w:endnote w:type="continuationSeparator" w:id="0">
    <w:p w14:paraId="11F2E75A" w14:textId="77777777" w:rsidR="00ED0651" w:rsidRDefault="00ED0651" w:rsidP="00D4444C">
      <w:pPr>
        <w:spacing w:after="0" w:line="240" w:lineRule="auto"/>
      </w:pPr>
      <w:r>
        <w:continuationSeparator/>
      </w:r>
    </w:p>
    <w:p w14:paraId="2EA21268" w14:textId="77777777" w:rsidR="00ED0651" w:rsidRDefault="00ED06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A27ED9" w:rsidRDefault="00A27ED9">
    <w:pPr>
      <w:pStyle w:val="Fuzeile"/>
    </w:pPr>
  </w:p>
  <w:p w14:paraId="7E771D9E" w14:textId="77777777" w:rsidR="00A27ED9" w:rsidRDefault="00A27E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A27ED9" w:rsidRDefault="00A27ED9"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A27ED9" w:rsidRDefault="00A27ED9">
        <w:pPr>
          <w:pStyle w:val="Fuzeile"/>
          <w:jc w:val="right"/>
        </w:pPr>
        <w:r>
          <w:fldChar w:fldCharType="begin"/>
        </w:r>
        <w:r>
          <w:instrText>PAGE   \* MERGEFORMAT</w:instrText>
        </w:r>
        <w:r>
          <w:fldChar w:fldCharType="separate"/>
        </w:r>
        <w:r>
          <w:t>2</w:t>
        </w:r>
        <w:r>
          <w:fldChar w:fldCharType="end"/>
        </w:r>
      </w:p>
    </w:sdtContent>
  </w:sdt>
  <w:p w14:paraId="3C710607" w14:textId="77777777" w:rsidR="00A27ED9" w:rsidRPr="00E167D9" w:rsidRDefault="00A27ED9"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A27ED9" w:rsidRDefault="00A27ED9"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450BB0" w14:textId="77777777" w:rsidR="00ED0651" w:rsidRDefault="00ED0651" w:rsidP="00D4444C">
      <w:pPr>
        <w:spacing w:after="0" w:line="240" w:lineRule="auto"/>
      </w:pPr>
      <w:r>
        <w:separator/>
      </w:r>
    </w:p>
    <w:p w14:paraId="7EDE0EAA" w14:textId="77777777" w:rsidR="00ED0651" w:rsidRDefault="00ED0651"/>
  </w:footnote>
  <w:footnote w:type="continuationSeparator" w:id="0">
    <w:p w14:paraId="2B1E9592" w14:textId="77777777" w:rsidR="00ED0651" w:rsidRDefault="00ED0651" w:rsidP="00D4444C">
      <w:pPr>
        <w:spacing w:after="0" w:line="240" w:lineRule="auto"/>
      </w:pPr>
      <w:r>
        <w:continuationSeparator/>
      </w:r>
    </w:p>
    <w:p w14:paraId="4F5CBD88" w14:textId="77777777" w:rsidR="00ED0651" w:rsidRDefault="00ED0651"/>
  </w:footnote>
  <w:footnote w:id="1">
    <w:p w14:paraId="0587C160" w14:textId="71C8268B" w:rsidR="00A27ED9" w:rsidRDefault="00A27ED9">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A27ED9" w:rsidRDefault="00A27ED9">
      <w:pPr>
        <w:pStyle w:val="Funotentext"/>
      </w:pPr>
      <w:r>
        <w:rPr>
          <w:rStyle w:val="Funotenzeichen"/>
        </w:rPr>
        <w:footnoteRef/>
      </w:r>
      <w:r>
        <w:t xml:space="preserve"> </w:t>
      </w:r>
      <w:r w:rsidRPr="001401B7">
        <w:t>https://github.com/dmis-lab/biobert</w:t>
      </w:r>
    </w:p>
  </w:footnote>
  <w:footnote w:id="3">
    <w:p w14:paraId="6AA17E24" w14:textId="3348346A" w:rsidR="00A27ED9" w:rsidRDefault="00A27ED9" w:rsidP="00F91D3B">
      <w:pPr>
        <w:pStyle w:val="Funotentext"/>
      </w:pPr>
      <w:r>
        <w:rPr>
          <w:rStyle w:val="Funotenzeichen"/>
        </w:rPr>
        <w:footnoteRef/>
      </w:r>
      <w:r>
        <w:t xml:space="preserve"> </w:t>
      </w:r>
      <w:bookmarkStart w:id="77" w:name="_Hlk66582476"/>
      <w:r w:rsidRPr="00AD789F">
        <w:t>https://github.com/mmmddd98/ba_git</w:t>
      </w:r>
      <w:bookmarkEnd w:id="77"/>
    </w:p>
  </w:footnote>
  <w:footnote w:id="4">
    <w:p w14:paraId="6A715870" w14:textId="4323E3DD" w:rsidR="00A27ED9" w:rsidRDefault="00A27ED9">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A27ED9" w:rsidRDefault="00A27ED9">
    <w:pPr>
      <w:pStyle w:val="Kopfzeile"/>
    </w:pPr>
  </w:p>
  <w:p w14:paraId="0A9512F0" w14:textId="77777777" w:rsidR="00A27ED9" w:rsidRDefault="00A27ED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2052AE4B" w:rsidR="00A27ED9" w:rsidRPr="002355F0" w:rsidRDefault="00A27ED9" w:rsidP="002355F0">
    <w:pPr>
      <w:pStyle w:val="Kopfzeile"/>
    </w:pPr>
    <w:r w:rsidRPr="003F79A7">
      <w:tab/>
    </w:r>
    <w:r w:rsidRPr="003F79A7">
      <w:tab/>
    </w:r>
    <w:r w:rsidRPr="003F79A7">
      <w:tab/>
    </w:r>
    <w:fldSimple w:instr=" STYLEREF  &quot;Überschrift 1&quot;  \* MERGEFORMAT ">
      <w:r w:rsidR="00FA136A">
        <w:rPr>
          <w:noProof/>
        </w:rPr>
        <w:t>Abbild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A27ED9" w:rsidRDefault="00A27ED9">
    <w:pPr>
      <w:pStyle w:val="Kopfzeile"/>
    </w:pPr>
    <w:r>
      <w:tab/>
    </w:r>
    <w:r>
      <w:tab/>
    </w:r>
    <w:r>
      <w:tab/>
      <w:t>Inhaltsverzeichnis</w:t>
    </w:r>
  </w:p>
  <w:p w14:paraId="23A1DEA5" w14:textId="77777777" w:rsidR="00A27ED9" w:rsidRPr="00CB5DE2" w:rsidRDefault="00A27ED9"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72AC8594" w:rsidR="00A27ED9" w:rsidRPr="002355F0" w:rsidRDefault="00A27ED9" w:rsidP="002355F0">
    <w:pPr>
      <w:pStyle w:val="Kopfzeile"/>
    </w:pPr>
    <w:r w:rsidRPr="003F79A7">
      <w:tab/>
    </w:r>
    <w:r w:rsidRPr="003F79A7">
      <w:tab/>
    </w:r>
    <w:r w:rsidRPr="003F79A7">
      <w:tab/>
    </w:r>
    <w:fldSimple w:instr=" STYLEREF  &quot;Überschrift 1&quot;  \* MERGEFORMAT ">
      <w:r w:rsidR="00FA136A">
        <w:rPr>
          <w:noProof/>
        </w:rPr>
        <w:t>Ergebnisse</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4"/>
  </w:num>
  <w:num w:numId="4">
    <w:abstractNumId w:val="0"/>
  </w:num>
  <w:num w:numId="5">
    <w:abstractNumId w:val="11"/>
  </w:num>
  <w:num w:numId="6">
    <w:abstractNumId w:val="17"/>
  </w:num>
  <w:num w:numId="7">
    <w:abstractNumId w:val="3"/>
  </w:num>
  <w:num w:numId="8">
    <w:abstractNumId w:val="16"/>
  </w:num>
  <w:num w:numId="9">
    <w:abstractNumId w:val="15"/>
  </w:num>
  <w:num w:numId="10">
    <w:abstractNumId w:val="9"/>
  </w:num>
  <w:num w:numId="11">
    <w:abstractNumId w:val="7"/>
  </w:num>
  <w:num w:numId="12">
    <w:abstractNumId w:val="10"/>
  </w:num>
  <w:num w:numId="13">
    <w:abstractNumId w:val="8"/>
  </w:num>
  <w:num w:numId="14">
    <w:abstractNumId w:val="18"/>
  </w:num>
  <w:num w:numId="15">
    <w:abstractNumId w:val="13"/>
  </w:num>
  <w:num w:numId="16">
    <w:abstractNumId w:val="24"/>
  </w:num>
  <w:num w:numId="17">
    <w:abstractNumId w:val="19"/>
  </w:num>
  <w:num w:numId="18">
    <w:abstractNumId w:val="22"/>
  </w:num>
  <w:num w:numId="19">
    <w:abstractNumId w:val="14"/>
  </w:num>
  <w:num w:numId="20">
    <w:abstractNumId w:val="1"/>
  </w:num>
  <w:num w:numId="21">
    <w:abstractNumId w:val="12"/>
  </w:num>
  <w:num w:numId="22">
    <w:abstractNumId w:val="21"/>
  </w:num>
  <w:num w:numId="23">
    <w:abstractNumId w:val="23"/>
  </w:num>
  <w:num w:numId="24">
    <w:abstractNumId w:val="5"/>
  </w:num>
  <w:num w:numId="25">
    <w:abstractNumId w:val="2"/>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4EA4"/>
    <w:rsid w:val="00005C88"/>
    <w:rsid w:val="00005CB3"/>
    <w:rsid w:val="000066B1"/>
    <w:rsid w:val="00007A06"/>
    <w:rsid w:val="00011893"/>
    <w:rsid w:val="00011EFD"/>
    <w:rsid w:val="00012527"/>
    <w:rsid w:val="00012DD9"/>
    <w:rsid w:val="000146DF"/>
    <w:rsid w:val="00014AEC"/>
    <w:rsid w:val="00014C98"/>
    <w:rsid w:val="00014E64"/>
    <w:rsid w:val="00016FE0"/>
    <w:rsid w:val="000171A0"/>
    <w:rsid w:val="00017622"/>
    <w:rsid w:val="0002001F"/>
    <w:rsid w:val="00020A7C"/>
    <w:rsid w:val="00021022"/>
    <w:rsid w:val="00022435"/>
    <w:rsid w:val="00022CD1"/>
    <w:rsid w:val="000244C2"/>
    <w:rsid w:val="00026FAA"/>
    <w:rsid w:val="000270F0"/>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5428"/>
    <w:rsid w:val="000665AE"/>
    <w:rsid w:val="00066DCE"/>
    <w:rsid w:val="00067AD7"/>
    <w:rsid w:val="00070311"/>
    <w:rsid w:val="000714CD"/>
    <w:rsid w:val="000739E7"/>
    <w:rsid w:val="0007567C"/>
    <w:rsid w:val="00076BD1"/>
    <w:rsid w:val="00080315"/>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8A6"/>
    <w:rsid w:val="000C1E00"/>
    <w:rsid w:val="000C1E91"/>
    <w:rsid w:val="000C21A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98"/>
    <w:rsid w:val="000E36F8"/>
    <w:rsid w:val="000E376F"/>
    <w:rsid w:val="000E41A0"/>
    <w:rsid w:val="000E5845"/>
    <w:rsid w:val="000E7B5E"/>
    <w:rsid w:val="000F2D2C"/>
    <w:rsid w:val="000F2DF7"/>
    <w:rsid w:val="000F34F1"/>
    <w:rsid w:val="000F3667"/>
    <w:rsid w:val="000F5AA1"/>
    <w:rsid w:val="001009EB"/>
    <w:rsid w:val="00100F63"/>
    <w:rsid w:val="001020F5"/>
    <w:rsid w:val="001027DB"/>
    <w:rsid w:val="00102887"/>
    <w:rsid w:val="00102F3B"/>
    <w:rsid w:val="00103CBB"/>
    <w:rsid w:val="00104A13"/>
    <w:rsid w:val="00105070"/>
    <w:rsid w:val="00107D4C"/>
    <w:rsid w:val="00110732"/>
    <w:rsid w:val="0011116A"/>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44AD"/>
    <w:rsid w:val="00124BBC"/>
    <w:rsid w:val="00124F28"/>
    <w:rsid w:val="001259B4"/>
    <w:rsid w:val="00126189"/>
    <w:rsid w:val="00126A35"/>
    <w:rsid w:val="00126EAB"/>
    <w:rsid w:val="001312EB"/>
    <w:rsid w:val="00133DFF"/>
    <w:rsid w:val="001355B6"/>
    <w:rsid w:val="001369F6"/>
    <w:rsid w:val="001401B7"/>
    <w:rsid w:val="00140621"/>
    <w:rsid w:val="00140850"/>
    <w:rsid w:val="001408D5"/>
    <w:rsid w:val="00140F37"/>
    <w:rsid w:val="00141E14"/>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246F"/>
    <w:rsid w:val="00163C56"/>
    <w:rsid w:val="00163E62"/>
    <w:rsid w:val="00164A03"/>
    <w:rsid w:val="00164E91"/>
    <w:rsid w:val="001654A8"/>
    <w:rsid w:val="00170093"/>
    <w:rsid w:val="001705B5"/>
    <w:rsid w:val="00172A53"/>
    <w:rsid w:val="001760AF"/>
    <w:rsid w:val="00176250"/>
    <w:rsid w:val="0017640C"/>
    <w:rsid w:val="00176572"/>
    <w:rsid w:val="001775A7"/>
    <w:rsid w:val="00177AFD"/>
    <w:rsid w:val="00177CC2"/>
    <w:rsid w:val="00180474"/>
    <w:rsid w:val="0018154B"/>
    <w:rsid w:val="00181FB7"/>
    <w:rsid w:val="00183493"/>
    <w:rsid w:val="001844EC"/>
    <w:rsid w:val="00185E9B"/>
    <w:rsid w:val="001867EB"/>
    <w:rsid w:val="00187A5B"/>
    <w:rsid w:val="00187F5F"/>
    <w:rsid w:val="00187FE0"/>
    <w:rsid w:val="0019174E"/>
    <w:rsid w:val="00191FBA"/>
    <w:rsid w:val="0019226C"/>
    <w:rsid w:val="00196635"/>
    <w:rsid w:val="0019666D"/>
    <w:rsid w:val="001966DC"/>
    <w:rsid w:val="00196702"/>
    <w:rsid w:val="00196A02"/>
    <w:rsid w:val="00197540"/>
    <w:rsid w:val="001A0AFC"/>
    <w:rsid w:val="001A38FF"/>
    <w:rsid w:val="001A4E06"/>
    <w:rsid w:val="001A53BE"/>
    <w:rsid w:val="001A7075"/>
    <w:rsid w:val="001A7C9D"/>
    <w:rsid w:val="001B0604"/>
    <w:rsid w:val="001B0B9D"/>
    <w:rsid w:val="001B285C"/>
    <w:rsid w:val="001B3014"/>
    <w:rsid w:val="001B3276"/>
    <w:rsid w:val="001B3DFA"/>
    <w:rsid w:val="001B41E1"/>
    <w:rsid w:val="001B42F4"/>
    <w:rsid w:val="001B5E64"/>
    <w:rsid w:val="001B6D4F"/>
    <w:rsid w:val="001B70C6"/>
    <w:rsid w:val="001C0E3E"/>
    <w:rsid w:val="001C0FF1"/>
    <w:rsid w:val="001C2AEE"/>
    <w:rsid w:val="001C3632"/>
    <w:rsid w:val="001C50CE"/>
    <w:rsid w:val="001C56F4"/>
    <w:rsid w:val="001C6EF8"/>
    <w:rsid w:val="001C72F3"/>
    <w:rsid w:val="001C731E"/>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917"/>
    <w:rsid w:val="002119BE"/>
    <w:rsid w:val="002121B9"/>
    <w:rsid w:val="00212878"/>
    <w:rsid w:val="0021491F"/>
    <w:rsid w:val="00214B76"/>
    <w:rsid w:val="002168C7"/>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593"/>
    <w:rsid w:val="002756F5"/>
    <w:rsid w:val="002762C7"/>
    <w:rsid w:val="00277C2A"/>
    <w:rsid w:val="00280BF3"/>
    <w:rsid w:val="00281602"/>
    <w:rsid w:val="002828EF"/>
    <w:rsid w:val="00282F30"/>
    <w:rsid w:val="00284003"/>
    <w:rsid w:val="00284BC8"/>
    <w:rsid w:val="002854BA"/>
    <w:rsid w:val="00285725"/>
    <w:rsid w:val="002860C5"/>
    <w:rsid w:val="0028744F"/>
    <w:rsid w:val="0028770E"/>
    <w:rsid w:val="00287E19"/>
    <w:rsid w:val="00287FDD"/>
    <w:rsid w:val="00290C63"/>
    <w:rsid w:val="00292294"/>
    <w:rsid w:val="00294119"/>
    <w:rsid w:val="00294312"/>
    <w:rsid w:val="00294C47"/>
    <w:rsid w:val="00295D48"/>
    <w:rsid w:val="00296390"/>
    <w:rsid w:val="00296478"/>
    <w:rsid w:val="0029776B"/>
    <w:rsid w:val="002A0969"/>
    <w:rsid w:val="002A09C7"/>
    <w:rsid w:val="002A0AE0"/>
    <w:rsid w:val="002A0D0C"/>
    <w:rsid w:val="002A25C6"/>
    <w:rsid w:val="002A5FF5"/>
    <w:rsid w:val="002A672A"/>
    <w:rsid w:val="002A74FC"/>
    <w:rsid w:val="002A7A70"/>
    <w:rsid w:val="002A7D08"/>
    <w:rsid w:val="002A7EAD"/>
    <w:rsid w:val="002A7FB4"/>
    <w:rsid w:val="002B0F83"/>
    <w:rsid w:val="002B154D"/>
    <w:rsid w:val="002B1FDF"/>
    <w:rsid w:val="002B3357"/>
    <w:rsid w:val="002B3877"/>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D321C"/>
    <w:rsid w:val="002D33E5"/>
    <w:rsid w:val="002D3AB3"/>
    <w:rsid w:val="002D4411"/>
    <w:rsid w:val="002D52F1"/>
    <w:rsid w:val="002D5C1C"/>
    <w:rsid w:val="002D641A"/>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2647"/>
    <w:rsid w:val="00363ABF"/>
    <w:rsid w:val="003652A8"/>
    <w:rsid w:val="00365527"/>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3E4"/>
    <w:rsid w:val="00386ED3"/>
    <w:rsid w:val="00387BAF"/>
    <w:rsid w:val="003908EC"/>
    <w:rsid w:val="003911F3"/>
    <w:rsid w:val="0039239F"/>
    <w:rsid w:val="00393BA1"/>
    <w:rsid w:val="0039473A"/>
    <w:rsid w:val="00396F22"/>
    <w:rsid w:val="003971E8"/>
    <w:rsid w:val="003975B3"/>
    <w:rsid w:val="00397638"/>
    <w:rsid w:val="003978FA"/>
    <w:rsid w:val="00397CC0"/>
    <w:rsid w:val="003A1EF9"/>
    <w:rsid w:val="003A2898"/>
    <w:rsid w:val="003A33B4"/>
    <w:rsid w:val="003A3A15"/>
    <w:rsid w:val="003A3BE7"/>
    <w:rsid w:val="003A44F1"/>
    <w:rsid w:val="003A4C48"/>
    <w:rsid w:val="003A62D5"/>
    <w:rsid w:val="003B0CAE"/>
    <w:rsid w:val="003B22B1"/>
    <w:rsid w:val="003B35B0"/>
    <w:rsid w:val="003B3F62"/>
    <w:rsid w:val="003B4A90"/>
    <w:rsid w:val="003B5AA0"/>
    <w:rsid w:val="003B5BE5"/>
    <w:rsid w:val="003B6E81"/>
    <w:rsid w:val="003B7430"/>
    <w:rsid w:val="003C07E1"/>
    <w:rsid w:val="003C44D8"/>
    <w:rsid w:val="003C5288"/>
    <w:rsid w:val="003C562A"/>
    <w:rsid w:val="003C637B"/>
    <w:rsid w:val="003C6DFC"/>
    <w:rsid w:val="003D1E75"/>
    <w:rsid w:val="003D4A7A"/>
    <w:rsid w:val="003D59E7"/>
    <w:rsid w:val="003D5B9F"/>
    <w:rsid w:val="003D6256"/>
    <w:rsid w:val="003E0F8B"/>
    <w:rsid w:val="003E1B8B"/>
    <w:rsid w:val="003E5F95"/>
    <w:rsid w:val="003E6455"/>
    <w:rsid w:val="003E72CF"/>
    <w:rsid w:val="003E76D4"/>
    <w:rsid w:val="003F09E9"/>
    <w:rsid w:val="003F0C67"/>
    <w:rsid w:val="003F14E6"/>
    <w:rsid w:val="003F16B3"/>
    <w:rsid w:val="003F2A4B"/>
    <w:rsid w:val="003F4201"/>
    <w:rsid w:val="003F4A6F"/>
    <w:rsid w:val="003F5360"/>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0DC"/>
    <w:rsid w:val="00415948"/>
    <w:rsid w:val="004159D3"/>
    <w:rsid w:val="004172F9"/>
    <w:rsid w:val="00417338"/>
    <w:rsid w:val="00421628"/>
    <w:rsid w:val="00421CCB"/>
    <w:rsid w:val="00422813"/>
    <w:rsid w:val="00422A85"/>
    <w:rsid w:val="00422BB0"/>
    <w:rsid w:val="00424663"/>
    <w:rsid w:val="00424CF2"/>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801E5"/>
    <w:rsid w:val="0048061F"/>
    <w:rsid w:val="00480D0A"/>
    <w:rsid w:val="004832D9"/>
    <w:rsid w:val="00483B90"/>
    <w:rsid w:val="00484387"/>
    <w:rsid w:val="004853B8"/>
    <w:rsid w:val="00487196"/>
    <w:rsid w:val="00487ED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3AD7"/>
    <w:rsid w:val="004B426C"/>
    <w:rsid w:val="004B44B7"/>
    <w:rsid w:val="004B53EC"/>
    <w:rsid w:val="004B569A"/>
    <w:rsid w:val="004B6588"/>
    <w:rsid w:val="004B73A7"/>
    <w:rsid w:val="004C133C"/>
    <w:rsid w:val="004C16DE"/>
    <w:rsid w:val="004C16FC"/>
    <w:rsid w:val="004C1BBB"/>
    <w:rsid w:val="004C1D52"/>
    <w:rsid w:val="004C33FD"/>
    <w:rsid w:val="004C5091"/>
    <w:rsid w:val="004C62A0"/>
    <w:rsid w:val="004C6ACD"/>
    <w:rsid w:val="004C6AF7"/>
    <w:rsid w:val="004C72CF"/>
    <w:rsid w:val="004D1994"/>
    <w:rsid w:val="004D1E35"/>
    <w:rsid w:val="004D3AA4"/>
    <w:rsid w:val="004D3B34"/>
    <w:rsid w:val="004D3C1A"/>
    <w:rsid w:val="004D4920"/>
    <w:rsid w:val="004D5ED1"/>
    <w:rsid w:val="004D669D"/>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752C"/>
    <w:rsid w:val="0059756F"/>
    <w:rsid w:val="005A24A0"/>
    <w:rsid w:val="005A2A74"/>
    <w:rsid w:val="005A2CF0"/>
    <w:rsid w:val="005A4A70"/>
    <w:rsid w:val="005A4D7F"/>
    <w:rsid w:val="005A533E"/>
    <w:rsid w:val="005A561E"/>
    <w:rsid w:val="005A6761"/>
    <w:rsid w:val="005A6C95"/>
    <w:rsid w:val="005A735F"/>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2895"/>
    <w:rsid w:val="005D3C7D"/>
    <w:rsid w:val="005D3D55"/>
    <w:rsid w:val="005D4694"/>
    <w:rsid w:val="005D48B9"/>
    <w:rsid w:val="005D4F2B"/>
    <w:rsid w:val="005D55D3"/>
    <w:rsid w:val="005D7437"/>
    <w:rsid w:val="005D7955"/>
    <w:rsid w:val="005E0A0B"/>
    <w:rsid w:val="005E19CB"/>
    <w:rsid w:val="005E1B05"/>
    <w:rsid w:val="005E2E58"/>
    <w:rsid w:val="005E5B46"/>
    <w:rsid w:val="005F1B79"/>
    <w:rsid w:val="005F4CAA"/>
    <w:rsid w:val="005F576D"/>
    <w:rsid w:val="005F7385"/>
    <w:rsid w:val="005F7D85"/>
    <w:rsid w:val="00600EFB"/>
    <w:rsid w:val="0060107A"/>
    <w:rsid w:val="00601666"/>
    <w:rsid w:val="00601DA2"/>
    <w:rsid w:val="00601E0F"/>
    <w:rsid w:val="00602413"/>
    <w:rsid w:val="0060379C"/>
    <w:rsid w:val="006040F1"/>
    <w:rsid w:val="0060413C"/>
    <w:rsid w:val="00604E24"/>
    <w:rsid w:val="00606051"/>
    <w:rsid w:val="006068B9"/>
    <w:rsid w:val="00606AC5"/>
    <w:rsid w:val="00606F8D"/>
    <w:rsid w:val="00607251"/>
    <w:rsid w:val="00610829"/>
    <w:rsid w:val="006122F4"/>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42B"/>
    <w:rsid w:val="00672C9E"/>
    <w:rsid w:val="00673408"/>
    <w:rsid w:val="00673660"/>
    <w:rsid w:val="006753BF"/>
    <w:rsid w:val="006754C0"/>
    <w:rsid w:val="006771F8"/>
    <w:rsid w:val="00680301"/>
    <w:rsid w:val="00680554"/>
    <w:rsid w:val="00680B43"/>
    <w:rsid w:val="00680CA2"/>
    <w:rsid w:val="00681740"/>
    <w:rsid w:val="006829CF"/>
    <w:rsid w:val="0068333D"/>
    <w:rsid w:val="006834B8"/>
    <w:rsid w:val="00683C6C"/>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6AE8"/>
    <w:rsid w:val="006D7696"/>
    <w:rsid w:val="006D788F"/>
    <w:rsid w:val="006E00E7"/>
    <w:rsid w:val="006E0724"/>
    <w:rsid w:val="006E26E2"/>
    <w:rsid w:val="006E2721"/>
    <w:rsid w:val="006E31FB"/>
    <w:rsid w:val="006E3D82"/>
    <w:rsid w:val="006E48C6"/>
    <w:rsid w:val="006E5001"/>
    <w:rsid w:val="006E550E"/>
    <w:rsid w:val="006E634E"/>
    <w:rsid w:val="006E75C0"/>
    <w:rsid w:val="006F0A1D"/>
    <w:rsid w:val="006F0D3D"/>
    <w:rsid w:val="006F2D08"/>
    <w:rsid w:val="006F373D"/>
    <w:rsid w:val="006F4BB0"/>
    <w:rsid w:val="006F56BD"/>
    <w:rsid w:val="006F7878"/>
    <w:rsid w:val="006F7C77"/>
    <w:rsid w:val="006F7DE6"/>
    <w:rsid w:val="007031FD"/>
    <w:rsid w:val="007039D4"/>
    <w:rsid w:val="00704133"/>
    <w:rsid w:val="0070585A"/>
    <w:rsid w:val="00705941"/>
    <w:rsid w:val="007059FF"/>
    <w:rsid w:val="0070670D"/>
    <w:rsid w:val="00706940"/>
    <w:rsid w:val="007108D7"/>
    <w:rsid w:val="007113A9"/>
    <w:rsid w:val="0071140B"/>
    <w:rsid w:val="00711AC6"/>
    <w:rsid w:val="00712910"/>
    <w:rsid w:val="007146F2"/>
    <w:rsid w:val="00714856"/>
    <w:rsid w:val="00715343"/>
    <w:rsid w:val="0071554D"/>
    <w:rsid w:val="00716937"/>
    <w:rsid w:val="00717C9B"/>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505FF"/>
    <w:rsid w:val="00750A36"/>
    <w:rsid w:val="00750D81"/>
    <w:rsid w:val="00751FF1"/>
    <w:rsid w:val="00752DC6"/>
    <w:rsid w:val="00752E14"/>
    <w:rsid w:val="00753723"/>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355F"/>
    <w:rsid w:val="0079364F"/>
    <w:rsid w:val="007957DC"/>
    <w:rsid w:val="007959B5"/>
    <w:rsid w:val="007962A4"/>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27AD"/>
    <w:rsid w:val="007D5AED"/>
    <w:rsid w:val="007D5DA0"/>
    <w:rsid w:val="007D6854"/>
    <w:rsid w:val="007D6ED9"/>
    <w:rsid w:val="007E0F24"/>
    <w:rsid w:val="007E1EAB"/>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D1B"/>
    <w:rsid w:val="00800EB6"/>
    <w:rsid w:val="008018CE"/>
    <w:rsid w:val="00802669"/>
    <w:rsid w:val="00803736"/>
    <w:rsid w:val="00803759"/>
    <w:rsid w:val="00803EFF"/>
    <w:rsid w:val="008042F2"/>
    <w:rsid w:val="00804FAE"/>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6386"/>
    <w:rsid w:val="00826A6B"/>
    <w:rsid w:val="008273EA"/>
    <w:rsid w:val="00827DEE"/>
    <w:rsid w:val="008322D4"/>
    <w:rsid w:val="008331B2"/>
    <w:rsid w:val="008331F4"/>
    <w:rsid w:val="00833224"/>
    <w:rsid w:val="00834C70"/>
    <w:rsid w:val="008373FF"/>
    <w:rsid w:val="00837BBC"/>
    <w:rsid w:val="0084005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2298"/>
    <w:rsid w:val="00853AE0"/>
    <w:rsid w:val="00853F9F"/>
    <w:rsid w:val="0085625F"/>
    <w:rsid w:val="008568C2"/>
    <w:rsid w:val="008569D2"/>
    <w:rsid w:val="008569E5"/>
    <w:rsid w:val="00856C8B"/>
    <w:rsid w:val="0086066E"/>
    <w:rsid w:val="00861241"/>
    <w:rsid w:val="00861525"/>
    <w:rsid w:val="00862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2E5E"/>
    <w:rsid w:val="008C3724"/>
    <w:rsid w:val="008C38D9"/>
    <w:rsid w:val="008C451F"/>
    <w:rsid w:val="008C4775"/>
    <w:rsid w:val="008C69E1"/>
    <w:rsid w:val="008C6E12"/>
    <w:rsid w:val="008C7991"/>
    <w:rsid w:val="008C7F23"/>
    <w:rsid w:val="008D2AC5"/>
    <w:rsid w:val="008D370D"/>
    <w:rsid w:val="008D42AB"/>
    <w:rsid w:val="008D5FCB"/>
    <w:rsid w:val="008D6659"/>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628"/>
    <w:rsid w:val="009138F7"/>
    <w:rsid w:val="0091437C"/>
    <w:rsid w:val="009170CF"/>
    <w:rsid w:val="00917C07"/>
    <w:rsid w:val="009223EE"/>
    <w:rsid w:val="00923957"/>
    <w:rsid w:val="00924632"/>
    <w:rsid w:val="00925A12"/>
    <w:rsid w:val="00925F97"/>
    <w:rsid w:val="009266DF"/>
    <w:rsid w:val="009301D3"/>
    <w:rsid w:val="00930295"/>
    <w:rsid w:val="0093376B"/>
    <w:rsid w:val="009343E7"/>
    <w:rsid w:val="00934BEC"/>
    <w:rsid w:val="00934FF0"/>
    <w:rsid w:val="00935D46"/>
    <w:rsid w:val="0093663F"/>
    <w:rsid w:val="00937235"/>
    <w:rsid w:val="00937617"/>
    <w:rsid w:val="0094047A"/>
    <w:rsid w:val="0094197C"/>
    <w:rsid w:val="00941CBA"/>
    <w:rsid w:val="00943369"/>
    <w:rsid w:val="00944339"/>
    <w:rsid w:val="00944D75"/>
    <w:rsid w:val="00945884"/>
    <w:rsid w:val="0094691F"/>
    <w:rsid w:val="009472A9"/>
    <w:rsid w:val="009515E6"/>
    <w:rsid w:val="00952BE0"/>
    <w:rsid w:val="0095324E"/>
    <w:rsid w:val="009534B0"/>
    <w:rsid w:val="009549BE"/>
    <w:rsid w:val="00957CD4"/>
    <w:rsid w:val="0096115E"/>
    <w:rsid w:val="009615E0"/>
    <w:rsid w:val="00962716"/>
    <w:rsid w:val="00962D98"/>
    <w:rsid w:val="00964787"/>
    <w:rsid w:val="00965041"/>
    <w:rsid w:val="0096509E"/>
    <w:rsid w:val="009666BE"/>
    <w:rsid w:val="00966EDD"/>
    <w:rsid w:val="00966FB7"/>
    <w:rsid w:val="00967A0F"/>
    <w:rsid w:val="00971B8B"/>
    <w:rsid w:val="00972AA7"/>
    <w:rsid w:val="00972D54"/>
    <w:rsid w:val="009765CE"/>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A52BE"/>
    <w:rsid w:val="009A6B2B"/>
    <w:rsid w:val="009B11B1"/>
    <w:rsid w:val="009B2CA4"/>
    <w:rsid w:val="009B486B"/>
    <w:rsid w:val="009B53DC"/>
    <w:rsid w:val="009B6439"/>
    <w:rsid w:val="009B6B67"/>
    <w:rsid w:val="009C2467"/>
    <w:rsid w:val="009C3161"/>
    <w:rsid w:val="009C32AB"/>
    <w:rsid w:val="009C43B8"/>
    <w:rsid w:val="009C4969"/>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4045"/>
    <w:rsid w:val="00A446AD"/>
    <w:rsid w:val="00A44CD6"/>
    <w:rsid w:val="00A45B64"/>
    <w:rsid w:val="00A47306"/>
    <w:rsid w:val="00A51513"/>
    <w:rsid w:val="00A51F01"/>
    <w:rsid w:val="00A534A3"/>
    <w:rsid w:val="00A54475"/>
    <w:rsid w:val="00A55EA6"/>
    <w:rsid w:val="00A561F1"/>
    <w:rsid w:val="00A56A1D"/>
    <w:rsid w:val="00A57036"/>
    <w:rsid w:val="00A571F8"/>
    <w:rsid w:val="00A60118"/>
    <w:rsid w:val="00A6051F"/>
    <w:rsid w:val="00A60C66"/>
    <w:rsid w:val="00A6377A"/>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B110B"/>
    <w:rsid w:val="00AB35F9"/>
    <w:rsid w:val="00AB383A"/>
    <w:rsid w:val="00AB4AC9"/>
    <w:rsid w:val="00AB5745"/>
    <w:rsid w:val="00AB5786"/>
    <w:rsid w:val="00AB5DF3"/>
    <w:rsid w:val="00AB72A9"/>
    <w:rsid w:val="00AB74C2"/>
    <w:rsid w:val="00AB7623"/>
    <w:rsid w:val="00AB7719"/>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43B3"/>
    <w:rsid w:val="00B1598B"/>
    <w:rsid w:val="00B16C3F"/>
    <w:rsid w:val="00B2190C"/>
    <w:rsid w:val="00B22921"/>
    <w:rsid w:val="00B23744"/>
    <w:rsid w:val="00B2444E"/>
    <w:rsid w:val="00B25A64"/>
    <w:rsid w:val="00B25D47"/>
    <w:rsid w:val="00B261B0"/>
    <w:rsid w:val="00B304C3"/>
    <w:rsid w:val="00B30E09"/>
    <w:rsid w:val="00B31E7D"/>
    <w:rsid w:val="00B33B32"/>
    <w:rsid w:val="00B341AF"/>
    <w:rsid w:val="00B344B0"/>
    <w:rsid w:val="00B353A0"/>
    <w:rsid w:val="00B41245"/>
    <w:rsid w:val="00B413E8"/>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48D7"/>
    <w:rsid w:val="00B767C0"/>
    <w:rsid w:val="00B77ABF"/>
    <w:rsid w:val="00B82621"/>
    <w:rsid w:val="00B84A78"/>
    <w:rsid w:val="00B85472"/>
    <w:rsid w:val="00B85BA7"/>
    <w:rsid w:val="00B85D17"/>
    <w:rsid w:val="00B87FA0"/>
    <w:rsid w:val="00B900F0"/>
    <w:rsid w:val="00B9084E"/>
    <w:rsid w:val="00B927AE"/>
    <w:rsid w:val="00B9294E"/>
    <w:rsid w:val="00B933B5"/>
    <w:rsid w:val="00B94066"/>
    <w:rsid w:val="00B94BD8"/>
    <w:rsid w:val="00B95D8A"/>
    <w:rsid w:val="00B97977"/>
    <w:rsid w:val="00BA0F8B"/>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4416"/>
    <w:rsid w:val="00C06BEE"/>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54A4"/>
    <w:rsid w:val="00C7708B"/>
    <w:rsid w:val="00C81018"/>
    <w:rsid w:val="00C81EAF"/>
    <w:rsid w:val="00C826BB"/>
    <w:rsid w:val="00C85588"/>
    <w:rsid w:val="00C91411"/>
    <w:rsid w:val="00C91D98"/>
    <w:rsid w:val="00C954CC"/>
    <w:rsid w:val="00C95FAC"/>
    <w:rsid w:val="00C96F7F"/>
    <w:rsid w:val="00C97C2A"/>
    <w:rsid w:val="00C97F87"/>
    <w:rsid w:val="00CA190B"/>
    <w:rsid w:val="00CA1A20"/>
    <w:rsid w:val="00CA238B"/>
    <w:rsid w:val="00CA3282"/>
    <w:rsid w:val="00CA367E"/>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C0B2D"/>
    <w:rsid w:val="00CC1446"/>
    <w:rsid w:val="00CC1A9C"/>
    <w:rsid w:val="00CC3C8E"/>
    <w:rsid w:val="00CC4674"/>
    <w:rsid w:val="00CC53AE"/>
    <w:rsid w:val="00CC6378"/>
    <w:rsid w:val="00CC6845"/>
    <w:rsid w:val="00CD00A8"/>
    <w:rsid w:val="00CD0B72"/>
    <w:rsid w:val="00CD15FE"/>
    <w:rsid w:val="00CD31B4"/>
    <w:rsid w:val="00CD39EA"/>
    <w:rsid w:val="00CD3F2F"/>
    <w:rsid w:val="00CD569C"/>
    <w:rsid w:val="00CD5C0A"/>
    <w:rsid w:val="00CD6FF4"/>
    <w:rsid w:val="00CD7863"/>
    <w:rsid w:val="00CE00F7"/>
    <w:rsid w:val="00CE16D4"/>
    <w:rsid w:val="00CE22C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A3C"/>
    <w:rsid w:val="00D042C2"/>
    <w:rsid w:val="00D04968"/>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B5D"/>
    <w:rsid w:val="00D3003E"/>
    <w:rsid w:val="00D30218"/>
    <w:rsid w:val="00D312C9"/>
    <w:rsid w:val="00D31FD8"/>
    <w:rsid w:val="00D32A2E"/>
    <w:rsid w:val="00D32B94"/>
    <w:rsid w:val="00D34FC7"/>
    <w:rsid w:val="00D35DAB"/>
    <w:rsid w:val="00D35E3C"/>
    <w:rsid w:val="00D35F40"/>
    <w:rsid w:val="00D360AC"/>
    <w:rsid w:val="00D362B8"/>
    <w:rsid w:val="00D375F9"/>
    <w:rsid w:val="00D37829"/>
    <w:rsid w:val="00D37FCA"/>
    <w:rsid w:val="00D40ECF"/>
    <w:rsid w:val="00D42E0A"/>
    <w:rsid w:val="00D42F8C"/>
    <w:rsid w:val="00D4310C"/>
    <w:rsid w:val="00D43B10"/>
    <w:rsid w:val="00D4444C"/>
    <w:rsid w:val="00D47194"/>
    <w:rsid w:val="00D5025E"/>
    <w:rsid w:val="00D50322"/>
    <w:rsid w:val="00D504A5"/>
    <w:rsid w:val="00D505F6"/>
    <w:rsid w:val="00D5256E"/>
    <w:rsid w:val="00D5465E"/>
    <w:rsid w:val="00D54BE3"/>
    <w:rsid w:val="00D5511A"/>
    <w:rsid w:val="00D55C76"/>
    <w:rsid w:val="00D60FAC"/>
    <w:rsid w:val="00D6106C"/>
    <w:rsid w:val="00D61702"/>
    <w:rsid w:val="00D617E9"/>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D49"/>
    <w:rsid w:val="00D764AB"/>
    <w:rsid w:val="00D764D6"/>
    <w:rsid w:val="00D77922"/>
    <w:rsid w:val="00D81FA8"/>
    <w:rsid w:val="00D831CD"/>
    <w:rsid w:val="00D83419"/>
    <w:rsid w:val="00D8347A"/>
    <w:rsid w:val="00D83F3F"/>
    <w:rsid w:val="00D8445C"/>
    <w:rsid w:val="00D87690"/>
    <w:rsid w:val="00D90120"/>
    <w:rsid w:val="00D90737"/>
    <w:rsid w:val="00D90CE7"/>
    <w:rsid w:val="00D90FA1"/>
    <w:rsid w:val="00D91570"/>
    <w:rsid w:val="00D91612"/>
    <w:rsid w:val="00D929E9"/>
    <w:rsid w:val="00D9349C"/>
    <w:rsid w:val="00D93A2D"/>
    <w:rsid w:val="00D9437E"/>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A65"/>
    <w:rsid w:val="00E11808"/>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FD3"/>
    <w:rsid w:val="00E460AF"/>
    <w:rsid w:val="00E47DF5"/>
    <w:rsid w:val="00E5068B"/>
    <w:rsid w:val="00E50A8E"/>
    <w:rsid w:val="00E52117"/>
    <w:rsid w:val="00E53C01"/>
    <w:rsid w:val="00E54050"/>
    <w:rsid w:val="00E55AC0"/>
    <w:rsid w:val="00E55BAE"/>
    <w:rsid w:val="00E562C4"/>
    <w:rsid w:val="00E57520"/>
    <w:rsid w:val="00E57EED"/>
    <w:rsid w:val="00E6013C"/>
    <w:rsid w:val="00E60AAB"/>
    <w:rsid w:val="00E611B1"/>
    <w:rsid w:val="00E620B7"/>
    <w:rsid w:val="00E621B1"/>
    <w:rsid w:val="00E62551"/>
    <w:rsid w:val="00E63FC8"/>
    <w:rsid w:val="00E65ACD"/>
    <w:rsid w:val="00E66924"/>
    <w:rsid w:val="00E673A2"/>
    <w:rsid w:val="00E70E40"/>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87025"/>
    <w:rsid w:val="00E903D6"/>
    <w:rsid w:val="00E90E98"/>
    <w:rsid w:val="00E93A12"/>
    <w:rsid w:val="00E96581"/>
    <w:rsid w:val="00EA0650"/>
    <w:rsid w:val="00EA28E3"/>
    <w:rsid w:val="00EA314F"/>
    <w:rsid w:val="00EA4902"/>
    <w:rsid w:val="00EA50F3"/>
    <w:rsid w:val="00EA5A9F"/>
    <w:rsid w:val="00EA6E64"/>
    <w:rsid w:val="00EB09AC"/>
    <w:rsid w:val="00EB148A"/>
    <w:rsid w:val="00EB284E"/>
    <w:rsid w:val="00EB3037"/>
    <w:rsid w:val="00EB4F5D"/>
    <w:rsid w:val="00EB6361"/>
    <w:rsid w:val="00EC1397"/>
    <w:rsid w:val="00EC2A5E"/>
    <w:rsid w:val="00EC2F11"/>
    <w:rsid w:val="00EC2FDB"/>
    <w:rsid w:val="00EC47E2"/>
    <w:rsid w:val="00EC5055"/>
    <w:rsid w:val="00EC58D4"/>
    <w:rsid w:val="00EC5B3F"/>
    <w:rsid w:val="00EC798C"/>
    <w:rsid w:val="00ED0651"/>
    <w:rsid w:val="00ED2263"/>
    <w:rsid w:val="00ED26C4"/>
    <w:rsid w:val="00ED3A49"/>
    <w:rsid w:val="00ED3FE7"/>
    <w:rsid w:val="00ED4603"/>
    <w:rsid w:val="00ED664B"/>
    <w:rsid w:val="00ED6840"/>
    <w:rsid w:val="00ED7330"/>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424F"/>
    <w:rsid w:val="00F2531A"/>
    <w:rsid w:val="00F255A4"/>
    <w:rsid w:val="00F26AAE"/>
    <w:rsid w:val="00F3095F"/>
    <w:rsid w:val="00F30A4E"/>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FE7"/>
    <w:rsid w:val="00F7607F"/>
    <w:rsid w:val="00F76DB9"/>
    <w:rsid w:val="00F77BED"/>
    <w:rsid w:val="00F80299"/>
    <w:rsid w:val="00F804BD"/>
    <w:rsid w:val="00F8079E"/>
    <w:rsid w:val="00F81178"/>
    <w:rsid w:val="00F8283A"/>
    <w:rsid w:val="00F82FEC"/>
    <w:rsid w:val="00F8389F"/>
    <w:rsid w:val="00F83F8D"/>
    <w:rsid w:val="00F85080"/>
    <w:rsid w:val="00F85567"/>
    <w:rsid w:val="00F85BF2"/>
    <w:rsid w:val="00F86AA6"/>
    <w:rsid w:val="00F87FE2"/>
    <w:rsid w:val="00F911C7"/>
    <w:rsid w:val="00F919ED"/>
    <w:rsid w:val="00F91A32"/>
    <w:rsid w:val="00F91D3B"/>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581B"/>
    <w:rsid w:val="00FA6C6D"/>
    <w:rsid w:val="00FA76D1"/>
    <w:rsid w:val="00FA7D83"/>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571F"/>
    <w:rsid w:val="00FD5FB1"/>
    <w:rsid w:val="00FD6B19"/>
    <w:rsid w:val="00FD728E"/>
    <w:rsid w:val="00FE0F1C"/>
    <w:rsid w:val="00FE2B09"/>
    <w:rsid w:val="00FE35CE"/>
    <w:rsid w:val="00FE5188"/>
    <w:rsid w:val="00FE5B64"/>
    <w:rsid w:val="00FE61D4"/>
    <w:rsid w:val="00FE64E8"/>
    <w:rsid w:val="00FE7035"/>
    <w:rsid w:val="00FF0C3F"/>
    <w:rsid w:val="00FF1A5A"/>
    <w:rsid w:val="00FF1C06"/>
    <w:rsid w:val="00FF4789"/>
    <w:rsid w:val="00FF498B"/>
    <w:rsid w:val="00FF5385"/>
    <w:rsid w:val="00FF59D1"/>
    <w:rsid w:val="00FF5E55"/>
    <w:rsid w:val="00FF6A3C"/>
    <w:rsid w:val="00FF72A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hyperlink" Target="https://link.springer.com/chapter/10.1007/978-3-319-47217-1_9" TargetMode="Externa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openxmlformats.org/officeDocument/2006/relationships/hyperlink" Target="https://arxiv.org/pdf/2101.01907.pdf" TargetMode="Externa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46"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https://machinelearningmastery.com/what-is-deep-learni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hyperlink" Target="file:///C:\Users\Manuel%20Dorer\Desktop\BA_win\schreiben\einleitung\einleitung_paper\ML_paper_generell.pdf"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3.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4.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3247</Words>
  <Characters>146463</Characters>
  <Application>Microsoft Office Word</Application>
  <DocSecurity>0</DocSecurity>
  <Lines>1220</Lines>
  <Paragraphs>3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100</cp:revision>
  <cp:lastPrinted>2021-02-26T19:29:00Z</cp:lastPrinted>
  <dcterms:created xsi:type="dcterms:W3CDTF">2021-03-15T14:06:00Z</dcterms:created>
  <dcterms:modified xsi:type="dcterms:W3CDTF">2021-03-16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